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72FA1955" w:rsidR="009911F7" w:rsidRDefault="00E06E44" w:rsidP="00E06E44">
      <w:pPr>
        <w:pStyle w:val="Heading2"/>
      </w:pPr>
      <w:r w:rsidRPr="00E06E44">
        <w:t>Genetic Algorithm</w:t>
      </w:r>
      <w:r w:rsidR="00AF6A35">
        <w:t xml:space="preserve"> (GA)</w:t>
      </w:r>
    </w:p>
    <w:p w14:paraId="47AFFB59" w14:textId="77777777" w:rsidR="00611D30"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C721AE">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C721AE">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C721AE">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w:t>
      </w:r>
    </w:p>
    <w:p w14:paraId="785997B5" w14:textId="0C48D380"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C721AE">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C721AE">
        <w:instrText xml:space="preserve"> ADDIN ZOTERO_ITEM CSL_CITATION {"citationID":"pa9ZT4wT","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Mirjalili, 2019)</w:t>
      </w:r>
      <w:r w:rsidR="00171B69">
        <w:fldChar w:fldCharType="end"/>
      </w:r>
      <w:r>
        <w:t xml:space="preserve">. </w:t>
      </w:r>
      <w:bookmarkStart w:id="0" w:name="_Hlk103006854"/>
      <w:r w:rsidR="00D441B3">
        <w:t xml:space="preserve">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1"/>
      <w:r w:rsidR="001716BC">
        <w:t>search spac</w:t>
      </w:r>
      <w:r w:rsidR="00E813BC">
        <w:t>e</w:t>
      </w:r>
      <w:commentRangeEnd w:id="1"/>
      <w:r w:rsidR="00E813BC">
        <w:rPr>
          <w:rStyle w:val="CommentReference"/>
        </w:rPr>
        <w:commentReference w:id="1"/>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C721AE">
        <w:instrText xml:space="preserve"> ADDIN ZOTERO_ITEM CSL_CITATION {"citationID":"HZovuf77","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bookmarkEnd w:id="0"/>
    <w:p w14:paraId="0DC63ECA" w14:textId="5F9AE742" w:rsidR="00C721AE" w:rsidRDefault="00C721AE" w:rsidP="00E06E44">
      <w:r>
        <w:t xml:space="preserve">A consideration that influenced the design of GAs over the years is </w:t>
      </w:r>
      <w:r w:rsidRPr="00C721AE">
        <w:rPr>
          <w:i/>
          <w:iCs/>
        </w:rPr>
        <w:t>selection pressure</w:t>
      </w:r>
      <w:r>
        <w:t xml:space="preserve"> (SP). SP is the “degree to which the better individuals are favoured: the higher the selection pressure, the more the better individuals are favoured” </w:t>
      </w:r>
      <w:r>
        <w:fldChar w:fldCharType="begin"/>
      </w:r>
      <w:r>
        <w:instrText xml:space="preserve"> ADDIN ZOTERO_ITEM CSL_CITATION {"citationID":"rprYgPe6","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xml:space="preserve">. </w:t>
      </w:r>
      <w:r w:rsidR="00906E4B">
        <w:t>The SP is the driving force for impro</w:t>
      </w:r>
      <w:r w:rsidR="003B25AA">
        <w:t>vement</w:t>
      </w:r>
      <w:r w:rsidR="00906E4B">
        <w:t xml:space="preserve"> over succeeding generations in the GA and it </w:t>
      </w:r>
      <w:r w:rsidR="003B25AA">
        <w:t xml:space="preserve">is </w:t>
      </w:r>
      <w:r w:rsidR="00906E4B">
        <w:t xml:space="preserve">a largely influential factor when it comes to GA convergence. </w:t>
      </w:r>
      <w:r>
        <w:t xml:space="preserve">If the mating pool selection and breeding section of the GA </w:t>
      </w:r>
      <w:r w:rsidR="003B25AA">
        <w:t>lend</w:t>
      </w:r>
      <w:r>
        <w:t xml:space="preserve"> too much focus on the best indiv</w:t>
      </w:r>
      <w:r w:rsidR="003B25AA">
        <w:t>i</w:t>
      </w:r>
      <w:r>
        <w:t>duals of a particular generation</w:t>
      </w:r>
      <w:r w:rsidR="00906E4B">
        <w:t xml:space="preserve"> (the SP is too high)</w:t>
      </w:r>
      <w:r>
        <w:t xml:space="preserve">, </w:t>
      </w:r>
      <w:r w:rsidR="00906E4B">
        <w:t xml:space="preserve">disregarding the potential gain from the other members, then the algorithm converges toward those member’s solution </w:t>
      </w:r>
      <w:r w:rsidR="003B25AA">
        <w:t>ardently</w:t>
      </w:r>
      <w:r w:rsidR="00906E4B">
        <w:t xml:space="preserve"> as the optimum. With regards, </w:t>
      </w:r>
      <w:r w:rsidR="003B25AA">
        <w:t xml:space="preserve">to </w:t>
      </w:r>
      <w:r w:rsidR="00906E4B">
        <w:t>the consideration given to local vs global optimums, this is not necessarily always a good trait. S</w:t>
      </w:r>
      <w:r w:rsidR="00B85E36">
        <w:t>o</w:t>
      </w:r>
      <w:r w:rsidR="00906E4B">
        <w:t>,</w:t>
      </w:r>
      <w:r w:rsidR="00B85E36">
        <w:t xml:space="preserve"> care is needed to be given when analysing the SP of a given GA design.</w:t>
      </w:r>
    </w:p>
    <w:p w14:paraId="159D316D" w14:textId="60E69975" w:rsidR="001716BC" w:rsidRDefault="00B85E36" w:rsidP="00E06E44">
      <w:r>
        <w:t>All-in-all, t</w:t>
      </w:r>
      <w:r w:rsidR="00B35119">
        <w:t xml:space="preserve">he description of the </w:t>
      </w:r>
      <w:r w:rsidR="00C721AE">
        <w:t>GA</w:t>
      </w:r>
      <w:r w:rsidR="00B35119">
        <w:t xml:space="preserve"> is, to a certain extent, left purposefully vague because of the large flexibility </w:t>
      </w:r>
      <w:r>
        <w:t>in</w:t>
      </w:r>
      <w:r w:rsidR="00B35119">
        <w:t xml:space="preserve"> </w:t>
      </w:r>
      <w:r w:rsidR="003B25AA">
        <w:t xml:space="preserve">the </w:t>
      </w:r>
      <w:r w:rsidR="00B35119">
        <w:t xml:space="preserve">application that the algorithm offers. </w:t>
      </w:r>
      <w:proofErr w:type="gramStart"/>
      <w:r w:rsidR="00B35119">
        <w:t>As long as</w:t>
      </w:r>
      <w:proofErr w:type="gramEnd"/>
      <w:r w:rsidR="00B35119">
        <w:t xml:space="preserve"> the given problem can be encoded as a chromosome-based population and a </w:t>
      </w:r>
      <w:r w:rsidR="00B35119">
        <w:lastRenderedPageBreak/>
        <w:t xml:space="preserve">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C721AE">
        <w:instrText xml:space="preserve"> ADDIN ZOTERO_ITEM CSL_CITATION {"citationID":"C7R1ERlC","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Mirjalili,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C721AE">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boundary value problems </w:t>
      </w:r>
      <w:r w:rsidR="00165100">
        <w:fldChar w:fldCharType="begin"/>
      </w:r>
      <w:r w:rsidR="00C721AE">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Arqub &amp; Abo-Hammour, 2014)</w:t>
      </w:r>
      <w:r w:rsidR="00165100">
        <w:fldChar w:fldCharType="end"/>
      </w:r>
      <w:r w:rsidR="00165100">
        <w:t xml:space="preserve">, optimization of cogeneration plant systems </w:t>
      </w:r>
      <w:r w:rsidR="00C17697">
        <w:fldChar w:fldCharType="begin"/>
      </w:r>
      <w:r w:rsidR="00C721AE">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Ahmadi &amp; Dincer,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721AE">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099A140B" w14:textId="76FFAB1B" w:rsidR="00611D30" w:rsidRDefault="00611D30" w:rsidP="00E06E44"/>
    <w:p w14:paraId="49542517" w14:textId="3C1FCDFB" w:rsidR="00611D30" w:rsidRDefault="00611D30" w:rsidP="00E06E44">
      <w:r>
        <w:t>Using a chromosome-like data structure and recombination operators to simulate the mechanics of DNA reproduction, these algorithms have been applied to a very broad range of problems often offering optimized potential solutions.</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2"/>
      <w:r>
        <w:t>To re-iterate</w:t>
      </w:r>
      <w:commentRangeEnd w:id="2"/>
      <w:r w:rsidR="00E813BC">
        <w:rPr>
          <w:rStyle w:val="CommentReference"/>
        </w:rPr>
        <w:commentReference w:id="2"/>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18902CA3"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w:t>
      </w:r>
      <w:r w:rsidR="00D92F91">
        <w:t>. In the context of Genetic Algorithms, a gene can be symbolized by the city’s ID</w:t>
      </w:r>
      <w:r w:rsidR="00E20A91">
        <w:t>.</w:t>
      </w:r>
      <w:r w:rsidR="00EA1933">
        <w:t xml:space="preserve"> An individual</w:t>
      </w:r>
      <w:r w:rsidR="008E7B8E">
        <w:t>,</w:t>
      </w:r>
      <w:r w:rsidR="00EA1933">
        <w:t xml:space="preserve"> represented as a chromosome, </w:t>
      </w:r>
      <w:r w:rsidR="00D92F91">
        <w:t>is a</w:t>
      </w:r>
      <w:r w:rsidR="00EA1933">
        <w:t xml:space="preserve"> list of genes</w:t>
      </w:r>
      <w:r w:rsidR="00D92F91">
        <w:t xml:space="preserve">, meaning a list of </w:t>
      </w:r>
      <w:r w:rsidR="00EA1933">
        <w:t>cities.</w:t>
      </w:r>
      <w:r w:rsidR="008E7B8E">
        <w:t xml:space="preserve"> And lastly, a population </w:t>
      </w:r>
      <w:r w:rsidR="00D92F91">
        <w:t>would natura</w:t>
      </w:r>
      <w:r w:rsidR="003B25AA">
        <w:t>l</w:t>
      </w:r>
      <w:r w:rsidR="00D92F91">
        <w:t>ly still mean a list of individuals.</w:t>
      </w:r>
    </w:p>
    <w:p w14:paraId="20AE55FD" w14:textId="77777777" w:rsidR="00761AEE" w:rsidRDefault="00EA1933" w:rsidP="00761AEE">
      <w:pPr>
        <w:keepNext/>
        <w:jc w:val="center"/>
      </w:pPr>
      <w:r w:rsidRPr="00EA1933">
        <w:rPr>
          <w:noProof/>
        </w:rPr>
        <w:lastRenderedPageBreak/>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4626630E" w:rsidR="00EA1933" w:rsidRDefault="00761AEE" w:rsidP="00761AEE">
      <w:pPr>
        <w:pStyle w:val="Caption"/>
        <w:jc w:val="center"/>
      </w:pPr>
      <w:r>
        <w:t xml:space="preserve">Figure </w:t>
      </w:r>
      <w:r>
        <w:fldChar w:fldCharType="begin"/>
      </w:r>
      <w:r>
        <w:instrText xml:space="preserve"> SEQ Figure \* ARABIC </w:instrText>
      </w:r>
      <w:r>
        <w:fldChar w:fldCharType="separate"/>
      </w:r>
      <w:r w:rsidR="00B5376A">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130CA5EA" w:rsidR="00D949CE" w:rsidRDefault="006824D6" w:rsidP="00D949CE">
      <w:r>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r w:rsidR="00536011">
        <w:t xml:space="preserve"> The lower the </w:t>
      </w:r>
      <w:r w:rsidR="00D92F91">
        <w:t>distance</w:t>
      </w:r>
      <w:r w:rsidR="00536011">
        <w:t xml:space="preserve">, the </w:t>
      </w:r>
      <w:r w:rsidR="00D92F91">
        <w:t>higher and better the score</w:t>
      </w:r>
      <w:r w:rsidR="00536011">
        <w:t>.</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2FB0F513"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00F817F1">
        <w:rPr>
          <w:i w:val="0"/>
          <w:iCs w:val="0"/>
          <w:noProof/>
        </w:rPr>
        <w:t>1</w:t>
      </w:r>
      <w:r w:rsidRPr="00761AEE">
        <w:rPr>
          <w:i w:val="0"/>
          <w:iCs w:val="0"/>
        </w:rPr>
        <w:fldChar w:fldCharType="end"/>
      </w:r>
      <w:r w:rsidRPr="00761AEE">
        <w:rPr>
          <w:i w:val="0"/>
          <w:iCs w:val="0"/>
        </w:rPr>
        <w:t xml:space="preserve"> - Evaluation Function</w:t>
      </w:r>
    </w:p>
    <w:p w14:paraId="420CEE02" w14:textId="7F37B6C2"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C721AE">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2B7BA33E"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 xml:space="preserve">Each member of the population represents a solution </w:t>
      </w:r>
      <w:r w:rsidR="003B25AA">
        <w:t>i</w:t>
      </w:r>
      <w:r w:rsidR="00A74B3E">
        <w:t>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 xml:space="preserve">with </w:t>
      </w:r>
      <w:r w:rsidR="003B25AA">
        <w:t xml:space="preserve">the </w:t>
      </w:r>
      <w:r w:rsidR="00AC7889">
        <w:t>aim to</w:t>
      </w:r>
      <w:r w:rsidR="00A74B3E">
        <w:t xml:space="preserve"> </w:t>
      </w:r>
      <w:r w:rsidR="00565FF1">
        <w:t>maximi</w:t>
      </w:r>
      <w:r w:rsidR="00125B80">
        <w:t>z</w:t>
      </w:r>
      <w:r w:rsidR="00565FF1">
        <w:t>e search space coverage</w:t>
      </w:r>
      <w:r w:rsidR="009317A0">
        <w:t xml:space="preserve"> </w:t>
      </w:r>
      <w:r w:rsidR="009317A0">
        <w:fldChar w:fldCharType="begin"/>
      </w:r>
      <w:r w:rsidR="00C721AE">
        <w:instrText xml:space="preserve"> ADDIN ZOTERO_ITEM CSL_CITATION {"citationID":"JsGTRuui","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Mirjalili, 2019)</w:t>
      </w:r>
      <w:r w:rsidR="009317A0">
        <w:fldChar w:fldCharType="end"/>
      </w:r>
      <w:r w:rsidR="00A74B3E">
        <w:t>.</w:t>
      </w:r>
    </w:p>
    <w:p w14:paraId="1687E1D1" w14:textId="75EED7D4" w:rsidR="00761AEE" w:rsidRDefault="00761AEE" w:rsidP="00F97585"/>
    <w:p w14:paraId="66DAD61A" w14:textId="666EFF0C" w:rsidR="00761AEE" w:rsidRDefault="00B33BA5" w:rsidP="00761AEE">
      <w:pPr>
        <w:pStyle w:val="Heading3"/>
      </w:pPr>
      <w:r>
        <w:t>Evaluating Fitness</w:t>
      </w:r>
    </w:p>
    <w:p w14:paraId="2C11C759" w14:textId="30BA2383" w:rsidR="00F97585" w:rsidRDefault="00761AEE" w:rsidP="00F97585">
      <w:r>
        <w:t xml:space="preserve">Now that a population has been established, the next step </w:t>
      </w:r>
      <w:r w:rsidR="00B60195">
        <w:t xml:space="preserve">is </w:t>
      </w:r>
      <w:r>
        <w:t>select</w:t>
      </w:r>
      <w:r w:rsidR="00B60195">
        <w:t>ing</w:t>
      </w:r>
      <w:r>
        <w:t xml:space="preserve"> individuals for breeding creating the next,</w:t>
      </w:r>
      <w:r w:rsidR="002256C7">
        <w:t xml:space="preserve"> better</w:t>
      </w:r>
      <w:r>
        <w:t xml:space="preserve">,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commentRangeStart w:id="3"/>
      <w:r w:rsidRPr="00761AEE">
        <w:rPr>
          <w:b/>
          <w:bCs/>
        </w:rPr>
        <w:t>Equation 1</w:t>
      </w:r>
      <w:commentRangeEnd w:id="3"/>
      <w:r w:rsidR="003544FE">
        <w:rPr>
          <w:rStyle w:val="CommentReference"/>
        </w:rPr>
        <w:commentReference w:id="3"/>
      </w:r>
      <w:r>
        <w:t xml:space="preserve">, </w:t>
      </w:r>
      <w:r w:rsidR="00125B80">
        <w:t xml:space="preserve">an </w:t>
      </w:r>
      <w:r w:rsidRPr="00B33BA5">
        <w:rPr>
          <w:u w:val="single"/>
        </w:rPr>
        <w:t>evaluation score</w:t>
      </w:r>
      <w:r>
        <w:t xml:space="preserve"> is assigned </w:t>
      </w:r>
      <w:r w:rsidR="002256C7">
        <w:t xml:space="preserve">to each member of the population </w:t>
      </w:r>
      <w:r>
        <w:t xml:space="preserve">determining how ‘good’ </w:t>
      </w:r>
      <w:r w:rsidR="00125B80">
        <w:t>each</w:t>
      </w:r>
      <w:r w:rsidR="002256C7">
        <w:t xml:space="preserve"> of th</w:t>
      </w:r>
      <w:r w:rsidR="003B25AA">
        <w:t>ei</w:t>
      </w:r>
      <w:r w:rsidR="002256C7">
        <w:t>r</w:t>
      </w:r>
      <w:r>
        <w:t xml:space="preserve"> proposed solution</w:t>
      </w:r>
      <w:r w:rsidR="002256C7">
        <w:t xml:space="preserve">s </w:t>
      </w:r>
      <w:r w:rsidR="003B25AA">
        <w:t>is</w:t>
      </w:r>
      <w:r>
        <w:t>.</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1A6350">
        <w:t xml:space="preserve"> </w:t>
      </w:r>
      <w:r w:rsidR="00B07A5C">
        <w:t xml:space="preserve">The size of the breeding pool returned from the fitness functions must be the same as the original population size for reasons that will become apparent when considering the breeding section of the algorithm. </w:t>
      </w:r>
      <w:r w:rsidR="00125B80">
        <w:t>I</w:t>
      </w:r>
      <w:r w:rsidR="001F4B09">
        <w:t xml:space="preserve">n literature, there </w:t>
      </w:r>
      <w:r w:rsidR="00125B80">
        <w:t>have been</w:t>
      </w:r>
      <w:r w:rsidR="001F4B09">
        <w:t xml:space="preserve"> many </w:t>
      </w:r>
      <w:r w:rsidR="002646FD">
        <w:t xml:space="preserve">fitness function </w:t>
      </w:r>
      <w:r w:rsidR="001F4B09">
        <w:t xml:space="preserve">variations that </w:t>
      </w:r>
      <w:r w:rsidR="002646FD">
        <w:t>have been used with the GA, each offering a measure of success</w:t>
      </w:r>
      <w:r w:rsidR="001A6350">
        <w:t>. Consider 4 of the most popular fitness function variations.</w:t>
      </w:r>
    </w:p>
    <w:p w14:paraId="012EAAA4" w14:textId="77777777" w:rsidR="00B07A5C" w:rsidRDefault="00B07A5C" w:rsidP="00F97585"/>
    <w:p w14:paraId="4D9370AD" w14:textId="6FF12204" w:rsidR="001A6350" w:rsidRPr="0007740F" w:rsidRDefault="001A6350" w:rsidP="0007740F">
      <w:pPr>
        <w:pStyle w:val="Heading4"/>
      </w:pPr>
      <w:r w:rsidRPr="0007740F">
        <w:t>Roulette Wheel Selection</w:t>
      </w:r>
      <w:r w:rsidR="00204602">
        <w:t xml:space="preserve"> (RWS)</w:t>
      </w:r>
    </w:p>
    <w:p w14:paraId="2905D4C8" w14:textId="0E056D2F" w:rsidR="00DA3FB5" w:rsidRDefault="000653BA" w:rsidP="00DA3FB5">
      <w:r>
        <w:t xml:space="preserve">As the title suggests, the concept of natural selection is simulated using a roulette wheel type selection process. </w:t>
      </w:r>
      <w:r w:rsidR="004F1238">
        <w:t xml:space="preserve">In this case, the </w:t>
      </w:r>
      <w:r w:rsidR="004F1238" w:rsidRPr="00B33BA5">
        <w:rPr>
          <w:u w:val="single"/>
        </w:rPr>
        <w:t>fitness score</w:t>
      </w:r>
      <w:r w:rsidR="004F1238">
        <w:t xml:space="preserve"> ref</w:t>
      </w:r>
      <w:r w:rsidR="003B25AA">
        <w:t>er</w:t>
      </w:r>
      <w:r w:rsidR="004F1238">
        <w:t>s to the number of slots allotted on the wheel to each member of the population</w:t>
      </w:r>
      <w:r w:rsidR="00B33BA5">
        <w:t>,</w:t>
      </w:r>
      <w:r w:rsidR="004F1238">
        <w:t xml:space="preserve"> calculated </w:t>
      </w:r>
      <w:r>
        <w:t xml:space="preserve">relative to </w:t>
      </w:r>
      <w:r w:rsidR="004F1238">
        <w:t xml:space="preserve">each member’s </w:t>
      </w:r>
      <w:r w:rsidRPr="004F1238">
        <w:rPr>
          <w:i/>
          <w:iCs/>
        </w:rPr>
        <w:t>evaluation score</w:t>
      </w:r>
      <w:r>
        <w:t>.</w:t>
      </w:r>
      <w:r w:rsidR="004F1238">
        <w:t xml:space="preserve"> Because of the wide range of evaluation scores that may arise depending on the map sizes used, </w:t>
      </w:r>
      <w:r w:rsidR="002A2BFE">
        <w:t xml:space="preserve">a good </w:t>
      </w:r>
      <w:r w:rsidR="00B33BA5">
        <w:t>preparation</w:t>
      </w:r>
      <w:r w:rsidR="002A2BFE">
        <w:t xml:space="preserve"> step would be to normalize </w:t>
      </w:r>
      <w:r w:rsidR="00DA3FB5">
        <w:t>all</w:t>
      </w:r>
      <w:r w:rsidR="002A2BFE">
        <w:t xml:space="preserve"> scores before</w:t>
      </w:r>
      <w:r w:rsidR="00B33BA5">
        <w:t>hand</w:t>
      </w:r>
      <w:r w:rsidR="00DA3FB5">
        <w:t xml:space="preserve"> </w:t>
      </w:r>
      <w:r w:rsidR="00B33BA5">
        <w:t>for algorithm consistency.</w:t>
      </w:r>
      <w:r w:rsidR="00DA3FB5">
        <w:t xml:space="preserve"> </w:t>
      </w:r>
      <w:r w:rsidR="00B33BA5">
        <w:t xml:space="preserve">Normalization </w:t>
      </w:r>
      <w:r w:rsidR="00336585">
        <w:t>changes the range of all values supplied from whatever scale they were previously down to the scale of [0-1]. 0 represent</w:t>
      </w:r>
      <w:r w:rsidR="003B25AA">
        <w:t>s</w:t>
      </w:r>
      <w:r w:rsidR="00336585">
        <w:t xml:space="preserve"> the lowest value,1 the highest, and all other values are assigned a corresponding value on that scale relative to their distance from those lowest and highest values. </w:t>
      </w:r>
      <w:r w:rsidR="00DA3FB5">
        <w:t xml:space="preserve">This normalized score can then be scaled up to </w:t>
      </w:r>
      <w:r w:rsidR="00817FF6">
        <w:t xml:space="preserve">fit </w:t>
      </w:r>
      <w:r w:rsidR="00DA3FB5">
        <w:t xml:space="preserve">whatever </w:t>
      </w:r>
      <w:r w:rsidR="00817FF6">
        <w:t>wheel size you are looking for by multiplying all scores by the largest slice you would like to have on the wheel.</w:t>
      </w:r>
      <w:r w:rsidR="00336585">
        <w:t xml:space="preserve"> For example, scaling up by 10 would mean 0 is the lowest </w:t>
      </w:r>
      <w:proofErr w:type="gramStart"/>
      <w:r w:rsidR="00336585">
        <w:t>amount</w:t>
      </w:r>
      <w:proofErr w:type="gramEnd"/>
      <w:r w:rsidR="00336585">
        <w:t xml:space="preserve"> of </w:t>
      </w:r>
      <w:r w:rsidR="0070135C">
        <w:t xml:space="preserve">possible </w:t>
      </w:r>
      <w:r w:rsidR="00336585">
        <w:t>slots allotted and 10 is the highest.</w:t>
      </w:r>
      <w:r w:rsidR="00817FF6">
        <w:t xml:space="preserve"> </w:t>
      </w:r>
      <w:r w:rsidR="0070135C">
        <w:t>Whitley (1994) offered the suggestion, which I used, where</w:t>
      </w:r>
      <w:r w:rsidR="00817FF6">
        <w:t xml:space="preserve"> </w:t>
      </w:r>
      <w:r w:rsidR="0070135C">
        <w:t>each resulting value’s</w:t>
      </w:r>
      <w:r w:rsidR="00817FF6">
        <w:t xml:space="preserve"> decimal remainders</w:t>
      </w:r>
      <w:r w:rsidR="0070135C">
        <w:t xml:space="preserve"> is used </w:t>
      </w:r>
      <w:r w:rsidR="006D03F7">
        <w:t xml:space="preserve">as a </w:t>
      </w:r>
      <w:r w:rsidR="00817FF6">
        <w:t xml:space="preserve">probability </w:t>
      </w:r>
      <w:r w:rsidR="006D03F7">
        <w:t xml:space="preserve">for </w:t>
      </w:r>
      <w:r w:rsidR="0070135C">
        <w:t xml:space="preserve">offering a bonus slot to that member. For my </w:t>
      </w:r>
      <w:r w:rsidR="0070135C">
        <w:lastRenderedPageBreak/>
        <w:t xml:space="preserve">experiment, I decided to use </w:t>
      </w:r>
      <w:r w:rsidR="003B25AA">
        <w:t>a</w:t>
      </w:r>
      <w:r w:rsidR="0070135C">
        <w:t xml:space="preserve"> scale of 1-10. 1 being the lowest number of slots possible and 10 being the highest.</w:t>
      </w:r>
      <w:r w:rsidR="00AE69E1">
        <w:t xml:space="preserve"> </w:t>
      </w:r>
    </w:p>
    <w:p w14:paraId="2D5A5BF3" w14:textId="4EDCBED0" w:rsidR="00DA3FB5" w:rsidRDefault="000C2AD1" w:rsidP="00DA3FB5">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w:rPr>
                      <w:rFonts w:ascii="Cambria Math" w:hAnsi="Cambria Math"/>
                    </w:rPr>
                    <m:t>X</m:t>
                  </m:r>
                  <m:r>
                    <m:rPr>
                      <m:sty m:val="p"/>
                    </m:rPr>
                    <w:rPr>
                      <w:rFonts w:ascii="Cambria Math" w:hAnsi="Cambria Math"/>
                    </w:rPr>
                    <m:t>- min</m:t>
                  </m:r>
                  <m:ctrlPr>
                    <w:rPr>
                      <w:rFonts w:ascii="Cambria Math" w:hAnsi="Cambria Math"/>
                      <w:i/>
                    </w:rPr>
                  </m:ctrlP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m:oMathPara>
    </w:p>
    <w:p w14:paraId="53A5F602" w14:textId="112ED368" w:rsidR="00F817F1" w:rsidRDefault="00DA3FB5" w:rsidP="003544FE">
      <w:pPr>
        <w:pStyle w:val="Caption"/>
        <w:keepNext/>
        <w:jc w:val="center"/>
      </w:pPr>
      <w:r>
        <w:t xml:space="preserve">Equation </w:t>
      </w:r>
      <w:r>
        <w:fldChar w:fldCharType="begin"/>
      </w:r>
      <w:r>
        <w:instrText xml:space="preserve"> SEQ Equation \* ARABIC </w:instrText>
      </w:r>
      <w:r>
        <w:fldChar w:fldCharType="separate"/>
      </w:r>
      <w:r w:rsidR="00F817F1">
        <w:rPr>
          <w:noProof/>
        </w:rPr>
        <w:t>2</w:t>
      </w:r>
      <w:r>
        <w:fldChar w:fldCharType="end"/>
      </w:r>
      <w:r>
        <w:t xml:space="preserve"> </w:t>
      </w:r>
      <w:r w:rsidR="006D03F7">
        <w:t>–</w:t>
      </w:r>
      <w:r>
        <w:t xml:space="preserve"> Normalization</w:t>
      </w:r>
    </w:p>
    <w:p w14:paraId="4C70F44D" w14:textId="77777777" w:rsidR="003544FE" w:rsidRPr="003544FE" w:rsidRDefault="003544FE" w:rsidP="003544FE"/>
    <w:p w14:paraId="5585A09C" w14:textId="3B5B3B98" w:rsidR="006D03F7" w:rsidRPr="00F817F1" w:rsidRDefault="006D03F7" w:rsidP="006D03F7">
      <m:oMathPara>
        <m:oMath>
          <m:r>
            <w:rPr>
              <w:rFonts w:ascii="Cambria Math" w:hAnsi="Cambria Math"/>
            </w:rPr>
            <m:t>FinessScore=round</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m:t>
              </m:r>
            </m:e>
          </m:d>
          <m:r>
            <w:rPr>
              <w:rFonts w:ascii="Cambria Math" w:hAnsi="Cambria Math"/>
            </w:rPr>
            <m:t>+(1* prob</m:t>
          </m:r>
          <m:d>
            <m:dPr>
              <m:ctrlPr>
                <w:rPr>
                  <w:rFonts w:ascii="Cambria Math" w:hAnsi="Cambria Math"/>
                  <w:i/>
                </w:rPr>
              </m:ctrlPr>
            </m:dPr>
            <m:e>
              <m:r>
                <w:rPr>
                  <w:rFonts w:ascii="Cambria Math" w:hAnsi="Cambria Math"/>
                </w:rPr>
                <m:t>R</m:t>
              </m:r>
            </m:e>
          </m:d>
          <m:r>
            <w:rPr>
              <w:rFonts w:ascii="Cambria Math" w:hAnsi="Cambria Math"/>
            </w:rPr>
            <m:t>)</m:t>
          </m:r>
        </m:oMath>
      </m:oMathPara>
    </w:p>
    <w:p w14:paraId="56740604" w14:textId="77777777" w:rsidR="00083686" w:rsidRDefault="00F817F1" w:rsidP="00083686">
      <w:pPr>
        <w:pStyle w:val="Caption"/>
        <w:jc w:val="center"/>
      </w:pPr>
      <w:r>
        <w:t xml:space="preserve">Equation </w:t>
      </w:r>
      <w:r>
        <w:fldChar w:fldCharType="begin"/>
      </w:r>
      <w:r>
        <w:instrText xml:space="preserve"> SEQ Equation \* ARABIC </w:instrText>
      </w:r>
      <w:r>
        <w:fldChar w:fldCharType="separate"/>
      </w:r>
      <w:r>
        <w:rPr>
          <w:noProof/>
        </w:rPr>
        <w:t>3</w:t>
      </w:r>
      <w:r>
        <w:fldChar w:fldCharType="end"/>
      </w:r>
      <w:r>
        <w:t xml:space="preserve"> - Fitness Score</w:t>
      </w:r>
    </w:p>
    <w:p w14:paraId="48297771" w14:textId="35129B58" w:rsidR="00F817F1" w:rsidRPr="006D03F7" w:rsidRDefault="00F817F1" w:rsidP="00083686">
      <w:pPr>
        <w:pStyle w:val="Caption"/>
        <w:jc w:val="center"/>
      </w:pPr>
      <w:r>
        <w:t>(</w:t>
      </w:r>
      <w:proofErr w:type="gramStart"/>
      <w:r>
        <w:t>where</w:t>
      </w:r>
      <w:proofErr w:type="gramEnd"/>
      <w:r>
        <w:t xml:space="preserve"> M is the largest slice size, R is the decimal remainder from (</w:t>
      </w:r>
      <w:r w:rsidR="00083686">
        <w:t>X</w:t>
      </w:r>
      <w:r>
        <w:t>’ * M), and prob(R) is the probability operator returning 0 or 1 depending o</w:t>
      </w:r>
      <w:r w:rsidR="003B25AA">
        <w:t>n</w:t>
      </w:r>
      <w:r>
        <w:t xml:space="preserve"> if that probability is reached)</w:t>
      </w:r>
    </w:p>
    <w:p w14:paraId="11872BA1" w14:textId="5EED8FC4" w:rsidR="00BA78F2" w:rsidRDefault="00A65339" w:rsidP="00F97585">
      <w:r>
        <w:t xml:space="preserve">A designation pointer </w:t>
      </w:r>
      <w:r w:rsidR="00941B06">
        <w:t xml:space="preserve">is </w:t>
      </w:r>
      <w:r>
        <w:t>attached to a position on the wheel and every</w:t>
      </w:r>
      <w:r w:rsidR="003B25AA">
        <w:t xml:space="preserve"> </w:t>
      </w:r>
      <w:r>
        <w:t xml:space="preserve">time the wheel is spun, the member landing in that position is copied into the </w:t>
      </w:r>
      <w:r w:rsidR="00B07A5C">
        <w:t xml:space="preserve">breeding pool. </w:t>
      </w:r>
      <w:r w:rsidR="00761DB0">
        <w:t>In this way, a breeding pool of the same size as the original population can be collected</w:t>
      </w:r>
      <w:r w:rsidR="00B07A5C">
        <w:t xml:space="preserve"> </w:t>
      </w:r>
      <w:r w:rsidR="00761DB0">
        <w:t xml:space="preserve">stochastically </w:t>
      </w:r>
      <w:r w:rsidR="00B07A5C">
        <w:t>from</w:t>
      </w:r>
      <w:r w:rsidR="00D971DB">
        <w:t xml:space="preserve"> the</w:t>
      </w:r>
      <w:r w:rsidR="00B07A5C">
        <w:t xml:space="preserve"> wheel</w:t>
      </w:r>
      <w:r w:rsidR="00761DB0">
        <w:t>, also</w:t>
      </w:r>
      <w:r w:rsidR="00B07A5C">
        <w:t xml:space="preserve"> </w:t>
      </w:r>
      <w:r w:rsidR="00761DB0">
        <w:t xml:space="preserve">implying </w:t>
      </w:r>
      <w:r w:rsidR="00B07A5C">
        <w:t xml:space="preserve">that the wheel would have to be spun </w:t>
      </w:r>
      <w:r w:rsidR="00B07A5C" w:rsidRPr="00B07A5C">
        <w:rPr>
          <w:i/>
          <w:iCs/>
        </w:rPr>
        <w:t>[population size]</w:t>
      </w:r>
      <w:r w:rsidR="00761DB0">
        <w:t xml:space="preserve"> number of</w:t>
      </w:r>
      <w:r w:rsidR="00B07A5C">
        <w:t xml:space="preserve"> times.</w:t>
      </w:r>
    </w:p>
    <w:p w14:paraId="245C0AB3" w14:textId="3366336D" w:rsidR="002C2991" w:rsidRDefault="0007740F" w:rsidP="002C2991">
      <w:pPr>
        <w:keepNext/>
        <w:jc w:val="center"/>
      </w:pPr>
      <w:r>
        <w:rPr>
          <w:noProof/>
        </w:rPr>
        <w:drawing>
          <wp:inline distT="0" distB="0" distL="0" distR="0" wp14:anchorId="13CC7F01" wp14:editId="4AAC4756">
            <wp:extent cx="4480799" cy="248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5CAD31B8" w14:textId="3BC619AC" w:rsidR="00B07A5C" w:rsidRDefault="002C2991" w:rsidP="002C2991">
      <w:pPr>
        <w:pStyle w:val="Caption"/>
        <w:jc w:val="center"/>
      </w:pPr>
      <w:r>
        <w:t xml:space="preserve">Figure </w:t>
      </w:r>
      <w:r>
        <w:fldChar w:fldCharType="begin"/>
      </w:r>
      <w:r>
        <w:instrText xml:space="preserve"> SEQ Figure \* ARABIC </w:instrText>
      </w:r>
      <w:r>
        <w:fldChar w:fldCharType="separate"/>
      </w:r>
      <w:r w:rsidR="00B5376A">
        <w:rPr>
          <w:noProof/>
        </w:rPr>
        <w:t>2</w:t>
      </w:r>
      <w:r>
        <w:fldChar w:fldCharType="end"/>
      </w:r>
      <w:r>
        <w:t xml:space="preserve"> - Roulette Wheel Sampling</w:t>
      </w:r>
    </w:p>
    <w:p w14:paraId="07362007" w14:textId="7542A34B" w:rsidR="0007740F" w:rsidRPr="0007740F" w:rsidRDefault="0007740F" w:rsidP="0007740F">
      <w:pPr>
        <w:pStyle w:val="Heading4"/>
      </w:pPr>
      <w:r w:rsidRPr="0007740F">
        <w:t>Stochastic Universal Sampling</w:t>
      </w:r>
      <w:r w:rsidR="006C07F8">
        <w:t xml:space="preserve"> </w:t>
      </w:r>
      <w:r w:rsidR="00204602">
        <w:t>(SUS)</w:t>
      </w:r>
    </w:p>
    <w:p w14:paraId="7D70866E" w14:textId="482181F6" w:rsidR="0007740F" w:rsidRDefault="00204602" w:rsidP="0007740F">
      <w:r>
        <w:t xml:space="preserve">Over time, </w:t>
      </w:r>
      <w:r w:rsidR="00761DB0">
        <w:t>weaknesses</w:t>
      </w:r>
      <w:r>
        <w:t xml:space="preserve"> were highlighted in the workings of the RWS</w:t>
      </w:r>
      <w:r w:rsidR="001965F5">
        <w:t>,</w:t>
      </w:r>
      <w:r>
        <w:t xml:space="preserve"> and variations of that fitness function emerged to solve those problems. One of those </w:t>
      </w:r>
      <w:r w:rsidR="00761DB0">
        <w:t>was the problem of inefficienc</w:t>
      </w:r>
      <w:r w:rsidR="001965F5">
        <w:t>y</w:t>
      </w:r>
      <w:r w:rsidR="00761DB0">
        <w:t xml:space="preserve">, for which, the </w:t>
      </w:r>
      <w:r>
        <w:t xml:space="preserve">SUS function </w:t>
      </w:r>
      <w:r w:rsidR="00761DB0">
        <w:t xml:space="preserve">was developed </w:t>
      </w:r>
      <w:r>
        <w:t>to tackle. In the RWS, there is a requirement for multiple spins of the wheel before a selected b</w:t>
      </w:r>
      <w:r w:rsidR="001965F5">
        <w:t>r</w:t>
      </w:r>
      <w:r>
        <w:t xml:space="preserve">eeding pool can be compiled. The SUS algorithm, however, </w:t>
      </w:r>
      <w:r w:rsidR="0004241D">
        <w:t xml:space="preserve">works the same as the RWS but, by having multiple selection pointers </w:t>
      </w:r>
      <w:r w:rsidR="0004241D" w:rsidRPr="00D971DB">
        <w:t>evenly</w:t>
      </w:r>
      <w:r w:rsidR="0004241D">
        <w:t xml:space="preserve"> spaced around the wheel, all breeding pool members can be selected</w:t>
      </w:r>
      <w:r w:rsidR="003544FE">
        <w:t xml:space="preserve"> simultaneously</w:t>
      </w:r>
      <w:r w:rsidR="0004241D">
        <w:t xml:space="preserve"> with significantly fewer spins.</w:t>
      </w:r>
    </w:p>
    <w:p w14:paraId="49935E7F" w14:textId="77777777" w:rsidR="003544FE" w:rsidRDefault="003544FE" w:rsidP="003544FE">
      <w:pPr>
        <w:keepNext/>
        <w:jc w:val="center"/>
      </w:pPr>
      <w:r>
        <w:rPr>
          <w:noProof/>
        </w:rPr>
        <w:lastRenderedPageBreak/>
        <w:drawing>
          <wp:inline distT="0" distB="0" distL="0" distR="0" wp14:anchorId="70767793" wp14:editId="5D2C0E23">
            <wp:extent cx="3533775" cy="2714864"/>
            <wp:effectExtent l="0" t="0" r="0" b="9525"/>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21A37954" w14:textId="50D0003B" w:rsidR="003544FE" w:rsidRDefault="003544FE" w:rsidP="003544FE">
      <w:pPr>
        <w:pStyle w:val="Caption"/>
        <w:jc w:val="center"/>
      </w:pPr>
      <w:r>
        <w:t xml:space="preserve">Figure </w:t>
      </w:r>
      <w:r>
        <w:fldChar w:fldCharType="begin"/>
      </w:r>
      <w:r>
        <w:instrText xml:space="preserve"> SEQ Figure \* ARABIC </w:instrText>
      </w:r>
      <w:r>
        <w:fldChar w:fldCharType="separate"/>
      </w:r>
      <w:r w:rsidR="00B5376A">
        <w:rPr>
          <w:noProof/>
        </w:rPr>
        <w:t>3</w:t>
      </w:r>
      <w:r>
        <w:fldChar w:fldCharType="end"/>
      </w:r>
      <w:r>
        <w:t xml:space="preserve"> - Stochastic Universal Sampling</w:t>
      </w:r>
    </w:p>
    <w:p w14:paraId="09FA40CB" w14:textId="77777777" w:rsidR="003544FE" w:rsidRPr="003544FE" w:rsidRDefault="003544FE" w:rsidP="003544FE"/>
    <w:p w14:paraId="5E8F898E" w14:textId="6690C0D4" w:rsidR="0007740F" w:rsidRDefault="0007740F" w:rsidP="0007740F">
      <w:pPr>
        <w:pStyle w:val="Heading4"/>
      </w:pPr>
      <w:r w:rsidRPr="0007740F">
        <w:t>Ranked Based Sampling</w:t>
      </w:r>
      <w:r w:rsidR="00204602">
        <w:t xml:space="preserve"> (RBS)</w:t>
      </w:r>
    </w:p>
    <w:p w14:paraId="4DAB2B64" w14:textId="0467F641" w:rsidR="0007740F" w:rsidRDefault="003544FE" w:rsidP="0007740F">
      <w:r>
        <w:t xml:space="preserve">Another problem noted with the RWS technique was </w:t>
      </w:r>
      <w:r w:rsidR="00BC7271">
        <w:t>its</w:t>
      </w:r>
      <w:r w:rsidR="00B85E36">
        <w:t xml:space="preserve"> SP</w:t>
      </w:r>
      <w:r w:rsidR="00BC7271">
        <w:t xml:space="preserve"> </w:t>
      </w:r>
      <w:r w:rsidR="001965F5">
        <w:t>which</w:t>
      </w:r>
      <w:r w:rsidR="00BC7271">
        <w:t xml:space="preserve"> was arguably too high</w:t>
      </w:r>
      <w:r>
        <w:t xml:space="preserve">. As seen in figures </w:t>
      </w:r>
      <w:commentRangeStart w:id="4"/>
      <w:r>
        <w:t>2 and 3</w:t>
      </w:r>
      <w:commentRangeEnd w:id="4"/>
      <w:r>
        <w:rPr>
          <w:rStyle w:val="CommentReference"/>
        </w:rPr>
        <w:commentReference w:id="4"/>
      </w:r>
      <w:r>
        <w:t xml:space="preserve">, </w:t>
      </w:r>
      <w:r w:rsidR="00BA4CC1">
        <w:t>because</w:t>
      </w:r>
      <w:r w:rsidR="00351F65">
        <w:t xml:space="preserve"> of the great scores found with</w:t>
      </w:r>
      <w:r w:rsidR="00BA4CC1">
        <w:t xml:space="preserve"> individual</w:t>
      </w:r>
      <w:r w:rsidR="001965F5">
        <w:t>s</w:t>
      </w:r>
      <w:r w:rsidR="00BA4CC1">
        <w:t xml:space="preserve"> A</w:t>
      </w:r>
      <w:r w:rsidR="00351F65">
        <w:t xml:space="preserve"> and B when compared to the others</w:t>
      </w:r>
      <w:r w:rsidR="00BA4CC1">
        <w:t xml:space="preserve">, </w:t>
      </w:r>
      <w:r w:rsidR="00351F65">
        <w:t>they were assigned portions that nearly dominate the entire wheel</w:t>
      </w:r>
      <w:r w:rsidR="00537453">
        <w:t>, leaving little room for selection chances for the other individuals</w:t>
      </w:r>
      <w:r w:rsidR="001645D5">
        <w:t>. The</w:t>
      </w:r>
      <w:r w:rsidR="00277243">
        <w:t xml:space="preserve"> goal of the</w:t>
      </w:r>
      <w:r w:rsidR="001645D5">
        <w:t xml:space="preserve"> RBS </w:t>
      </w:r>
      <w:r w:rsidR="00277243">
        <w:t xml:space="preserve">(also known as Linear Rank Selection) </w:t>
      </w:r>
      <w:r w:rsidR="001645D5">
        <w:t>is to tackle this by performing the allo</w:t>
      </w:r>
      <w:r w:rsidR="001965F5">
        <w:t>t</w:t>
      </w:r>
      <w:r w:rsidR="001645D5">
        <w:t xml:space="preserve">ment proportional to </w:t>
      </w:r>
      <w:proofErr w:type="gramStart"/>
      <w:r w:rsidR="001645D5">
        <w:t>each individual</w:t>
      </w:r>
      <w:r w:rsidR="001D5E41">
        <w:t>’</w:t>
      </w:r>
      <w:r w:rsidR="001645D5">
        <w:t>s</w:t>
      </w:r>
      <w:proofErr w:type="gramEnd"/>
      <w:r w:rsidR="001645D5">
        <w:t xml:space="preserve"> ‘rank’ rather than their evaluation score directly.</w:t>
      </w:r>
      <w:r w:rsidR="00277243">
        <w:t xml:space="preserve"> Using their evaluation scores, all members of the population are ranked from 1</w:t>
      </w:r>
      <w:r w:rsidR="00277243" w:rsidRPr="00277243">
        <w:rPr>
          <w:vertAlign w:val="superscript"/>
        </w:rPr>
        <w:t>st</w:t>
      </w:r>
      <w:r w:rsidR="00277243">
        <w:t xml:space="preserve"> till N</w:t>
      </w:r>
      <w:r w:rsidR="00277243" w:rsidRPr="00277243">
        <w:rPr>
          <w:vertAlign w:val="superscript"/>
        </w:rPr>
        <w:t>th</w:t>
      </w:r>
      <w:r w:rsidR="001D5E41">
        <w:t xml:space="preserve"> </w:t>
      </w:r>
      <w:r w:rsidR="00277243">
        <w:t xml:space="preserve">and then fitness is distributed </w:t>
      </w:r>
      <w:r w:rsidR="00537453">
        <w:t>using those assigned ranks</w:t>
      </w:r>
      <w:r w:rsidR="001D5E41">
        <w:t>, presenting a more evenly distributed wheel</w:t>
      </w:r>
      <w:r w:rsidR="00ED659A">
        <w:t xml:space="preserve"> to select from</w:t>
      </w:r>
      <w:r w:rsidR="00277243">
        <w:t>.</w:t>
      </w:r>
    </w:p>
    <w:p w14:paraId="03D6ABCA" w14:textId="77777777" w:rsidR="001D5E41" w:rsidRDefault="001D5E41" w:rsidP="001D5E41">
      <w:pPr>
        <w:keepNext/>
        <w:jc w:val="center"/>
      </w:pPr>
      <w:r>
        <w:rPr>
          <w:noProof/>
        </w:rPr>
        <w:drawing>
          <wp:inline distT="0" distB="0" distL="0" distR="0" wp14:anchorId="26A32CBC" wp14:editId="1D9EF215">
            <wp:extent cx="3981450" cy="2646353"/>
            <wp:effectExtent l="0" t="0" r="0" b="190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83897" cy="2647979"/>
                    </a:xfrm>
                    <a:prstGeom prst="rect">
                      <a:avLst/>
                    </a:prstGeom>
                    <a:noFill/>
                    <a:ln>
                      <a:noFill/>
                    </a:ln>
                  </pic:spPr>
                </pic:pic>
              </a:graphicData>
            </a:graphic>
          </wp:inline>
        </w:drawing>
      </w:r>
    </w:p>
    <w:p w14:paraId="799B7128" w14:textId="26890E86" w:rsidR="001D5E41" w:rsidRDefault="001D5E41" w:rsidP="001D5E41">
      <w:pPr>
        <w:pStyle w:val="Caption"/>
        <w:jc w:val="center"/>
      </w:pPr>
      <w:r>
        <w:t xml:space="preserve">Figure </w:t>
      </w:r>
      <w:r>
        <w:fldChar w:fldCharType="begin"/>
      </w:r>
      <w:r>
        <w:instrText xml:space="preserve"> SEQ Figure \* ARABIC </w:instrText>
      </w:r>
      <w:r>
        <w:fldChar w:fldCharType="separate"/>
      </w:r>
      <w:r w:rsidR="00B5376A">
        <w:rPr>
          <w:noProof/>
        </w:rPr>
        <w:t>4</w:t>
      </w:r>
      <w:r>
        <w:fldChar w:fldCharType="end"/>
      </w:r>
      <w:r>
        <w:t xml:space="preserve"> - Rank Based Selection</w:t>
      </w:r>
    </w:p>
    <w:p w14:paraId="563D6409" w14:textId="77777777" w:rsidR="00277243" w:rsidRPr="0007740F" w:rsidRDefault="00277243" w:rsidP="0007740F"/>
    <w:p w14:paraId="4C99C2BB" w14:textId="10D26507" w:rsidR="0007740F" w:rsidRDefault="0007740F" w:rsidP="0007740F">
      <w:pPr>
        <w:pStyle w:val="Heading4"/>
      </w:pPr>
      <w:r>
        <w:lastRenderedPageBreak/>
        <w:t>Tournament Sampling</w:t>
      </w:r>
      <w:r w:rsidR="00204602">
        <w:t xml:space="preserve"> (TS)</w:t>
      </w:r>
    </w:p>
    <w:p w14:paraId="727A871F" w14:textId="675AAFA2" w:rsidR="00B62368" w:rsidRPr="00B62368" w:rsidRDefault="00B62368" w:rsidP="00B62368">
      <w:r>
        <w:t>Unlike the variations mentioned above</w:t>
      </w:r>
      <w:r w:rsidR="00E06D96">
        <w:t xml:space="preserve"> which followed the pattern of the RWS, the TS uses a completely different mechanism for selecting a mating pool for breeding. In the TS, pairs of individuals, each chosen randomly from the population, are put against each other in a competition, of which, the winner is then copied directly into the mating pool for breeding. </w:t>
      </w:r>
      <w:r w:rsidR="00DC5B9A">
        <w:t>The winner of a competition is selected by comparing the evaluated scores of each membe</w:t>
      </w:r>
      <w:r w:rsidR="001965F5">
        <w:t>r'</w:t>
      </w:r>
      <w:r w:rsidR="00DC5B9A">
        <w:t>s proposed route. Over time, it has been highlighted that TS also runs into a similar problem as the RWS: that its’ SP is too high. Due to this, some variations have been tested to try</w:t>
      </w:r>
      <w:r w:rsidR="001965F5">
        <w:t xml:space="preserve"> to</w:t>
      </w:r>
      <w:r w:rsidR="00DC5B9A">
        <w:t xml:space="preserve"> remedy that. For example, </w:t>
      </w:r>
      <w:r w:rsidR="00DC5B9A" w:rsidRPr="00DC5B9A">
        <w:t>Miller &amp; Goldberg</w:t>
      </w:r>
      <w:r w:rsidR="00DC5B9A">
        <w:t xml:space="preserve">  </w:t>
      </w:r>
      <w:r w:rsidR="00DC5B9A">
        <w:fldChar w:fldCharType="begin"/>
      </w:r>
      <w:r w:rsidR="00D66742">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DC5B9A">
        <w:fldChar w:fldCharType="separate"/>
      </w:r>
      <w:r w:rsidR="00DC5B9A" w:rsidRPr="00DC5B9A">
        <w:t>(1995)</w:t>
      </w:r>
      <w:r w:rsidR="00DC5B9A">
        <w:fldChar w:fldCharType="end"/>
      </w:r>
      <w:r w:rsidR="00DC5B9A">
        <w:t xml:space="preserve"> experimented with the effects of noise in the TS</w:t>
      </w:r>
      <w:r w:rsidR="00A71207">
        <w:t xml:space="preserve"> applied </w:t>
      </w:r>
      <w:r w:rsidR="001965F5">
        <w:t>to</w:t>
      </w:r>
      <w:r w:rsidR="00A71207">
        <w:t xml:space="preserve"> the scores of the members before each competition </w:t>
      </w:r>
      <w:r w:rsidR="004341BA">
        <w:t>and found success with their proposed model.</w:t>
      </w:r>
      <w:r w:rsidR="00A71207">
        <w:t xml:space="preserve"> In my experiment, I introduced a new probability </w:t>
      </w:r>
      <w:r w:rsidR="00AA15B9">
        <w:t>name</w:t>
      </w:r>
      <w:r w:rsidR="001965F5">
        <w:t>d</w:t>
      </w:r>
      <w:r w:rsidR="00AA15B9">
        <w:t xml:space="preserve"> </w:t>
      </w:r>
      <w:r w:rsidR="00AA15B9" w:rsidRPr="00AA15B9">
        <w:rPr>
          <w:i/>
          <w:iCs/>
        </w:rPr>
        <w:t>delta</w:t>
      </w:r>
      <w:r w:rsidR="00AA15B9">
        <w:t xml:space="preserve"> </w:t>
      </w:r>
      <w:r w:rsidR="00A71207">
        <w:t>affecting method through which the winner is selected. For example</w:t>
      </w:r>
      <w:r w:rsidR="001965F5">
        <w:t>,</w:t>
      </w:r>
      <w:r w:rsidR="00A71207">
        <w:t xml:space="preserve"> a </w:t>
      </w:r>
      <w:r w:rsidR="00AA15B9">
        <w:t>delta of 0.7 would mean a 70% chance that the better individual is chosen as the winner of this competition and a 30% chance the weaker member is chosen instead.</w:t>
      </w:r>
      <w:r w:rsidR="00A80E26">
        <w:t xml:space="preserve"> A decrease in the delta value lowers the selection pressure, slowing down the convergence rate of the algorithm.</w:t>
      </w:r>
      <w:r w:rsidR="001965F5">
        <w:t xml:space="preserve"> </w:t>
      </w:r>
      <w:r w:rsidR="00D87CF0">
        <w:t xml:space="preserve">It was </w:t>
      </w:r>
      <w:r w:rsidR="001965F5">
        <w:t>found</w:t>
      </w:r>
      <w:r w:rsidR="00D87CF0">
        <w:t xml:space="preserve"> in this study</w:t>
      </w:r>
      <w:r w:rsidR="001965F5">
        <w:t xml:space="preserve"> </w:t>
      </w:r>
      <w:r w:rsidR="00D87CF0">
        <w:t>that 60%</w:t>
      </w:r>
      <w:r w:rsidR="001965F5">
        <w:t xml:space="preserve"> </w:t>
      </w:r>
      <w:r w:rsidR="00D87CF0">
        <w:t xml:space="preserve">was </w:t>
      </w:r>
      <w:r w:rsidR="001965F5">
        <w:t xml:space="preserve">the optimum setting for delta and the justification for that is demonstrated in chapter </w:t>
      </w:r>
      <w:commentRangeStart w:id="5"/>
      <w:r w:rsidR="001965F5">
        <w:t>4</w:t>
      </w:r>
      <w:commentRangeEnd w:id="5"/>
      <w:r w:rsidR="001965F5">
        <w:rPr>
          <w:rStyle w:val="CommentReference"/>
        </w:rPr>
        <w:commentReference w:id="5"/>
      </w:r>
      <w:r w:rsidR="001965F5">
        <w:t>.</w:t>
      </w:r>
    </w:p>
    <w:p w14:paraId="10321A59" w14:textId="77777777" w:rsidR="00AE69E1" w:rsidRPr="00AE69E1" w:rsidRDefault="00AE69E1" w:rsidP="00AE69E1"/>
    <w:p w14:paraId="10AA8C14" w14:textId="68B353CA" w:rsidR="00BA78F2" w:rsidRDefault="00BA78F2" w:rsidP="00BA78F2">
      <w:pPr>
        <w:pStyle w:val="Heading3"/>
      </w:pPr>
      <w:r>
        <w:t>Breeding</w:t>
      </w:r>
    </w:p>
    <w:p w14:paraId="42A26BFC" w14:textId="6DE2D328" w:rsidR="00BA78F2" w:rsidRDefault="005D4F7B" w:rsidP="00F97585">
      <w:r>
        <w:t>After a mating pool is compiled of those selected for breeding through the fi</w:t>
      </w:r>
      <w:r w:rsidR="003500B7">
        <w:t>t</w:t>
      </w:r>
      <w:r>
        <w:t xml:space="preserve">ness function, they </w:t>
      </w:r>
      <w:proofErr w:type="gramStart"/>
      <w:r>
        <w:t>have to</w:t>
      </w:r>
      <w:proofErr w:type="gramEnd"/>
      <w:r>
        <w:t xml:space="preserve"> be bred to create the next generation. </w:t>
      </w:r>
      <w:r w:rsidR="003500B7">
        <w:t>In t</w:t>
      </w:r>
      <w:r>
        <w:t>he natural i</w:t>
      </w:r>
      <w:r w:rsidR="003500B7">
        <w:t>n</w:t>
      </w:r>
      <w:r>
        <w:t xml:space="preserve">spiration for the GA, the chromosomes in the genes of a male and female are combined to produce a new chromosome. The same is technique employed by the GA </w:t>
      </w:r>
      <w:r w:rsidR="003500B7">
        <w:t>through the</w:t>
      </w:r>
      <w:r>
        <w:t xml:space="preserve"> </w:t>
      </w:r>
      <w:r w:rsidRPr="005D4F7B">
        <w:rPr>
          <w:i/>
          <w:iCs/>
        </w:rPr>
        <w:t>crossover operator</w:t>
      </w:r>
      <w:r w:rsidR="003500B7">
        <w:t>.</w:t>
      </w:r>
      <w:r>
        <w:t xml:space="preserve"> </w:t>
      </w:r>
      <w:r w:rsidR="003500B7">
        <w:t xml:space="preserve">Here, </w:t>
      </w:r>
      <w:r>
        <w:t xml:space="preserve">2 parents are </w:t>
      </w:r>
      <w:proofErr w:type="gramStart"/>
      <w:r>
        <w:t>chosen</w:t>
      </w:r>
      <w:proofErr w:type="gramEnd"/>
      <w:r>
        <w:t xml:space="preserve"> and section(s) of </w:t>
      </w:r>
      <w:r w:rsidR="00C52C55">
        <w:t xml:space="preserve">their </w:t>
      </w:r>
      <w:r>
        <w:t xml:space="preserve">genetic makeup </w:t>
      </w:r>
      <w:r w:rsidR="003500B7">
        <w:t>are</w:t>
      </w:r>
      <w:r>
        <w:t xml:space="preserve"> swa</w:t>
      </w:r>
      <w:r w:rsidR="003500B7">
        <w:t>p</w:t>
      </w:r>
      <w:r>
        <w:t>ped</w:t>
      </w:r>
      <w:r w:rsidR="00C52C55">
        <w:t xml:space="preserve"> across to create </w:t>
      </w:r>
      <w:r w:rsidR="003500B7">
        <w:t>2</w:t>
      </w:r>
      <w:r w:rsidR="00C52C55">
        <w:t xml:space="preserve"> children. There are many different methods of crossover, but 2 of the most common variations are </w:t>
      </w:r>
      <w:proofErr w:type="gramStart"/>
      <w:r w:rsidR="00C52C55">
        <w:t>single and double point</w:t>
      </w:r>
      <w:proofErr w:type="gramEnd"/>
      <w:r w:rsidR="00C52C55">
        <w:t xml:space="preserve"> crossover. Other variations include Uniform crossover, </w:t>
      </w:r>
      <w:r w:rsidR="003500B7">
        <w:t>3</w:t>
      </w:r>
      <w:r w:rsidR="00C52C55">
        <w:t xml:space="preserve"> parent crossover, Cycle crossover</w:t>
      </w:r>
      <w:r w:rsidR="003500B7">
        <w:t>,</w:t>
      </w:r>
      <w:r w:rsidR="00C52C55">
        <w:t xml:space="preserve"> and many others </w:t>
      </w:r>
      <w:r w:rsidR="00C52C55">
        <w:fldChar w:fldCharType="begin"/>
      </w:r>
      <w:r w:rsidR="00C52C55">
        <w:instrText xml:space="preserve"> ADDIN ZOTERO_ITEM CSL_CITATION {"citationID":"aTHHUxrn","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C52C55">
        <w:fldChar w:fldCharType="separate"/>
      </w:r>
      <w:r w:rsidR="00C52C55" w:rsidRPr="00C52C55">
        <w:t>(Mirjalili, 2019)</w:t>
      </w:r>
      <w:r w:rsidR="00C52C55">
        <w:fldChar w:fldCharType="end"/>
      </w:r>
      <w:r w:rsidR="00C52C55">
        <w:t>.</w:t>
      </w:r>
    </w:p>
    <w:p w14:paraId="0FC9AB41" w14:textId="77777777" w:rsidR="00C52C55" w:rsidRDefault="00C52C55" w:rsidP="00C52C55">
      <w:pPr>
        <w:keepNext/>
        <w:jc w:val="center"/>
      </w:pPr>
      <w:r w:rsidRPr="00C52C55">
        <w:rPr>
          <w:noProof/>
        </w:rPr>
        <w:drawing>
          <wp:inline distT="0" distB="0" distL="0" distR="0" wp14:anchorId="0315266D" wp14:editId="7663B750">
            <wp:extent cx="5144218" cy="2314898"/>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144218" cy="2314898"/>
                    </a:xfrm>
                    <a:prstGeom prst="rect">
                      <a:avLst/>
                    </a:prstGeom>
                  </pic:spPr>
                </pic:pic>
              </a:graphicData>
            </a:graphic>
          </wp:inline>
        </w:drawing>
      </w:r>
    </w:p>
    <w:p w14:paraId="1CCC23F5" w14:textId="29042156" w:rsidR="00C52C55" w:rsidRDefault="00C52C55" w:rsidP="00C52C55">
      <w:pPr>
        <w:pStyle w:val="Caption"/>
        <w:jc w:val="center"/>
      </w:pPr>
      <w:r>
        <w:t xml:space="preserve">Figure </w:t>
      </w:r>
      <w:r>
        <w:fldChar w:fldCharType="begin"/>
      </w:r>
      <w:r>
        <w:instrText xml:space="preserve"> SEQ Figure \* ARABIC </w:instrText>
      </w:r>
      <w:r>
        <w:fldChar w:fldCharType="separate"/>
      </w:r>
      <w:r w:rsidR="00B5376A">
        <w:rPr>
          <w:noProof/>
        </w:rPr>
        <w:t>5</w:t>
      </w:r>
      <w:r>
        <w:fldChar w:fldCharType="end"/>
      </w:r>
      <w:r>
        <w:t xml:space="preserve"> - Crossover Operator </w:t>
      </w:r>
      <w:r>
        <w:fldChar w:fldCharType="begin"/>
      </w:r>
      <w:r>
        <w:instrText xml:space="preserve"> ADDIN ZOTERO_ITEM CSL_CITATION {"citationID":"vMdqcK5O","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fldChar w:fldCharType="separate"/>
      </w:r>
      <w:r w:rsidRPr="00C52C55">
        <w:t>(Mirjalili, 2019)</w:t>
      </w:r>
      <w:r>
        <w:fldChar w:fldCharType="end"/>
      </w:r>
    </w:p>
    <w:p w14:paraId="5D06FFFA" w14:textId="24C35EE0" w:rsidR="00B5376A" w:rsidRDefault="00C52C55" w:rsidP="00B5376A">
      <w:r>
        <w:lastRenderedPageBreak/>
        <w:t xml:space="preserve">In </w:t>
      </w:r>
      <w:r w:rsidR="00CE1FF4">
        <w:t>this</w:t>
      </w:r>
      <w:r>
        <w:t xml:space="preserve"> project</w:t>
      </w:r>
      <w:r w:rsidR="003500B7">
        <w:t>,</w:t>
      </w:r>
      <w:r>
        <w:t xml:space="preserve"> an adaptation of single</w:t>
      </w:r>
      <w:r w:rsidR="003500B7">
        <w:t>-</w:t>
      </w:r>
      <w:r>
        <w:t>point crossover</w:t>
      </w:r>
      <w:r w:rsidR="00CE1FF4">
        <w:t xml:space="preserve"> was used</w:t>
      </w:r>
      <w:r>
        <w:t>.</w:t>
      </w:r>
      <w:r w:rsidR="00D7377E">
        <w:t xml:space="preserve"> Respecting condition number one of </w:t>
      </w:r>
      <w:r w:rsidR="003500B7">
        <w:t>the</w:t>
      </w:r>
      <w:r w:rsidR="00D7377E">
        <w:t xml:space="preserve"> problem </w:t>
      </w:r>
      <w:proofErr w:type="gramStart"/>
      <w:r w:rsidR="00D7377E">
        <w:t>domain</w:t>
      </w:r>
      <w:proofErr w:type="gramEnd"/>
      <w:r w:rsidR="00D7377E">
        <w:t xml:space="preserve"> (no duplicate cities within a route), the genetic code </w:t>
      </w:r>
      <w:r w:rsidR="00CE1FF4">
        <w:t>cannot be</w:t>
      </w:r>
      <w:r w:rsidR="00D7377E">
        <w:t xml:space="preserve"> copied over blindly</w:t>
      </w:r>
      <w:r w:rsidR="00CE1FF4">
        <w:t xml:space="preserve"> otherwise </w:t>
      </w:r>
      <w:r w:rsidR="00D7377E">
        <w:t xml:space="preserve">this condition </w:t>
      </w:r>
      <w:r w:rsidR="00CE1FF4">
        <w:t xml:space="preserve">may </w:t>
      </w:r>
      <w:r w:rsidR="00D7377E">
        <w:t xml:space="preserve">be violated. </w:t>
      </w:r>
      <w:proofErr w:type="gramStart"/>
      <w:r w:rsidR="00D7377E">
        <w:t>So</w:t>
      </w:r>
      <w:proofErr w:type="gramEnd"/>
      <w:r w:rsidR="00D7377E">
        <w:t xml:space="preserve"> in </w:t>
      </w:r>
      <w:r w:rsidR="00CE1FF4">
        <w:t xml:space="preserve">this </w:t>
      </w:r>
      <w:r w:rsidR="00D7377E">
        <w:t>project, a</w:t>
      </w:r>
      <w:r w:rsidR="003500B7">
        <w:t>fter</w:t>
      </w:r>
      <w:r w:rsidR="00D7377E">
        <w:t xml:space="preserve"> </w:t>
      </w:r>
      <w:r w:rsidR="003500B7">
        <w:t xml:space="preserve">a </w:t>
      </w:r>
      <w:r w:rsidR="00D7377E">
        <w:t>ra</w:t>
      </w:r>
      <w:r w:rsidR="003500B7">
        <w:t>n</w:t>
      </w:r>
      <w:r w:rsidR="00D7377E">
        <w:t>dom swap point was chosen for each pair of parents</w:t>
      </w:r>
      <w:r w:rsidR="003500B7">
        <w:t>,</w:t>
      </w:r>
      <w:r w:rsidR="00D7377E">
        <w:t xml:space="preserve"> and the first section of the parent</w:t>
      </w:r>
      <w:r w:rsidR="003500B7">
        <w:t>'</w:t>
      </w:r>
      <w:r w:rsidR="00D7377E">
        <w:t xml:space="preserve">s genetic code up to that swap point </w:t>
      </w:r>
      <w:r w:rsidR="003500B7">
        <w:t>is</w:t>
      </w:r>
      <w:r w:rsidR="00D7377E">
        <w:t xml:space="preserve"> copied over directly into their children’s chromosomes</w:t>
      </w:r>
      <w:r w:rsidR="003500B7">
        <w:t>,</w:t>
      </w:r>
      <w:r w:rsidR="00D7377E">
        <w:t xml:space="preserve"> the </w:t>
      </w:r>
      <w:r w:rsidR="00CE1FF4">
        <w:t xml:space="preserve">rest of the chromosome for each child was filled with genes coming from their second parent not already been </w:t>
      </w:r>
      <w:r w:rsidR="003500B7">
        <w:t>existing in the child. This second stream of genes is collected</w:t>
      </w:r>
      <w:r w:rsidR="00CE1FF4">
        <w:t xml:space="preserve"> in the same order they occur</w:t>
      </w:r>
      <w:r w:rsidR="003500B7">
        <w:t xml:space="preserve"> in the second parent’s chromosome</w:t>
      </w:r>
      <w:r w:rsidR="00CE1FF4">
        <w:t>.</w:t>
      </w:r>
      <w:r w:rsidR="00B5376A">
        <w:t xml:space="preserve"> As noted in Figure </w:t>
      </w:r>
      <w:commentRangeStart w:id="6"/>
      <w:r w:rsidR="00B5376A">
        <w:t>6</w:t>
      </w:r>
      <w:commentRangeEnd w:id="6"/>
      <w:r w:rsidR="00B5376A">
        <w:rPr>
          <w:rStyle w:val="CommentReference"/>
        </w:rPr>
        <w:commentReference w:id="6"/>
      </w:r>
      <w:r w:rsidR="00B5376A">
        <w:t>, every pair o</w:t>
      </w:r>
      <w:r w:rsidR="003500B7">
        <w:t>f</w:t>
      </w:r>
      <w:r w:rsidR="00B5376A">
        <w:t xml:space="preserve"> parents produce</w:t>
      </w:r>
      <w:r w:rsidR="000925B3">
        <w:t>s</w:t>
      </w:r>
      <w:r w:rsidR="00B5376A">
        <w:t xml:space="preserve"> a pair of offspring, so for this reason I noted earlier that the </w:t>
      </w:r>
      <w:r w:rsidR="003500B7">
        <w:t>number</w:t>
      </w:r>
      <w:r w:rsidR="00B5376A">
        <w:t xml:space="preserve"> of parents chosen to be in the mating pool should correspond to the size of the population because that would also be the number of children in the next generation made from that pool.</w:t>
      </w:r>
    </w:p>
    <w:p w14:paraId="54E9AA82" w14:textId="709705B7" w:rsidR="00C52C55" w:rsidRDefault="00C52C55" w:rsidP="00C52C55"/>
    <w:p w14:paraId="10770745" w14:textId="77777777" w:rsidR="00B5376A" w:rsidRDefault="00B5376A" w:rsidP="00B5376A">
      <w:pPr>
        <w:keepNext/>
        <w:jc w:val="center"/>
      </w:pPr>
      <w:r w:rsidRPr="00B5376A">
        <w:rPr>
          <w:noProof/>
        </w:rPr>
        <w:drawing>
          <wp:inline distT="0" distB="0" distL="0" distR="0" wp14:anchorId="5BE869DB" wp14:editId="4700BC57">
            <wp:extent cx="5731510" cy="2815590"/>
            <wp:effectExtent l="0" t="0" r="254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731510" cy="2815590"/>
                    </a:xfrm>
                    <a:prstGeom prst="rect">
                      <a:avLst/>
                    </a:prstGeom>
                  </pic:spPr>
                </pic:pic>
              </a:graphicData>
            </a:graphic>
          </wp:inline>
        </w:drawing>
      </w:r>
    </w:p>
    <w:p w14:paraId="4F5FFB50" w14:textId="1C7F920A" w:rsidR="00C0301C" w:rsidRDefault="00B5376A" w:rsidP="0025017D">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 Crossover TSP</w:t>
      </w:r>
    </w:p>
    <w:p w14:paraId="65123D8E" w14:textId="77777777" w:rsidR="0025017D" w:rsidRPr="0025017D" w:rsidRDefault="0025017D" w:rsidP="0025017D"/>
    <w:p w14:paraId="113D3D86" w14:textId="22D91B3C" w:rsidR="00BA78F2" w:rsidRPr="00761AEE" w:rsidRDefault="00BA78F2" w:rsidP="00BA78F2">
      <w:pPr>
        <w:pStyle w:val="Heading3"/>
      </w:pPr>
      <w:r>
        <w:t>Mutation</w:t>
      </w:r>
    </w:p>
    <w:p w14:paraId="04BD5087" w14:textId="7EB4AA36" w:rsidR="00F97585" w:rsidRDefault="0040227A" w:rsidP="00F97585">
      <w:r>
        <w:t>In review,</w:t>
      </w:r>
      <w:r w:rsidR="00931250">
        <w:t xml:space="preserve"> the GA has taken a varied initial population and, through selection and breeding operators, has isolated desirable parts of their gene sequence to narrow down a ‘best solution’. But </w:t>
      </w:r>
      <w:r>
        <w:t>it is noted that</w:t>
      </w:r>
      <w:r w:rsidR="00931250">
        <w:t xml:space="preserve">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w:t>
      </w:r>
      <w:r>
        <w:t>Although some care has been given to SP while developing fi</w:t>
      </w:r>
      <w:r w:rsidR="003500B7">
        <w:t>t</w:t>
      </w:r>
      <w:r>
        <w:t xml:space="preserve">ness functions, so far, there is no way to introduce new data into the algorithm as it recycles old patterns </w:t>
      </w:r>
      <w:proofErr w:type="gramStart"/>
      <w:r>
        <w:t>in an effort to</w:t>
      </w:r>
      <w:proofErr w:type="gramEnd"/>
      <w:r>
        <w:t xml:space="preserve"> optimize them. This finding </w:t>
      </w:r>
      <w:r w:rsidR="003500B7">
        <w:t>indicates</w:t>
      </w:r>
      <w:r w:rsidR="001768FE">
        <w:t xml:space="preserve">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C721AE">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0EDC9ABE" w:rsidR="00834110" w:rsidRPr="00441714" w:rsidRDefault="007375FA" w:rsidP="00834110">
      <w:r>
        <w:lastRenderedPageBreak/>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w:t>
      </w:r>
      <w:r w:rsidR="007D0794">
        <w:t>revert</w:t>
      </w:r>
      <w:r w:rsidR="00834110">
        <w:t xml:space="preserve"> the algorithm </w:t>
      </w:r>
      <w:r w:rsidR="001953B5">
        <w:t xml:space="preserve">back </w:t>
      </w:r>
      <w:r w:rsidR="001768FE">
        <w:t>into</w:t>
      </w:r>
      <w:r w:rsidR="00834110">
        <w:t xml:space="preserve"> a primitive random search algorithm. As such, studies have been done to isolate an optimal value to set that 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C721AE">
        <w:instrText xml:space="preserve"> ADDIN ZOTERO_ITEM CSL_CITATION {"citationID":"oQ7polKm","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7"/>
      <w:commentRangeStart w:id="8"/>
      <w:r w:rsidR="00834110">
        <w:t xml:space="preserve">found that to be at 0.6% </w:t>
      </w:r>
      <w:commentRangeEnd w:id="7"/>
      <w:r w:rsidR="00334DD8">
        <w:rPr>
          <w:rStyle w:val="CommentReference"/>
        </w:rPr>
        <w:commentReference w:id="7"/>
      </w:r>
      <w:commentRangeEnd w:id="8"/>
      <w:r w:rsidR="008A162C">
        <w:rPr>
          <w:rStyle w:val="CommentReference"/>
        </w:rPr>
        <w:commentReference w:id="8"/>
      </w:r>
      <w:r w:rsidR="00834110">
        <w:t>which was the rate used in this study.</w:t>
      </w:r>
    </w:p>
    <w:p w14:paraId="0C5A4F37" w14:textId="711DB29E"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w:t>
      </w:r>
      <w:r w:rsidR="001768FE">
        <w:t xml:space="preserve">. </w:t>
      </w:r>
      <w:r w:rsidR="00441714">
        <w:t>Therefore,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rPr>
          <w:noProof/>
        </w:rPr>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857500" cy="1344339"/>
                    </a:xfrm>
                    <a:prstGeom prst="rect">
                      <a:avLst/>
                    </a:prstGeom>
                  </pic:spPr>
                </pic:pic>
              </a:graphicData>
            </a:graphic>
          </wp:inline>
        </w:drawing>
      </w:r>
    </w:p>
    <w:p w14:paraId="34DAF1EE" w14:textId="79BA41FB" w:rsidR="006132AD" w:rsidRDefault="00441714" w:rsidP="00E56B11">
      <w:pPr>
        <w:pStyle w:val="Caption"/>
        <w:jc w:val="center"/>
      </w:pPr>
      <w:r>
        <w:t xml:space="preserve">Figure </w:t>
      </w:r>
      <w:r>
        <w:fldChar w:fldCharType="begin"/>
      </w:r>
      <w:r>
        <w:instrText xml:space="preserve"> SEQ Figure \* ARABIC </w:instrText>
      </w:r>
      <w:r>
        <w:fldChar w:fldCharType="separate"/>
      </w:r>
      <w:r w:rsidR="00B5376A">
        <w:rPr>
          <w:noProof/>
        </w:rPr>
        <w:t>7</w:t>
      </w:r>
      <w:r>
        <w:fldChar w:fldCharType="end"/>
      </w:r>
      <w:r>
        <w:t xml:space="preserve"> - GA Mutation</w:t>
      </w:r>
    </w:p>
    <w:p w14:paraId="56C04795" w14:textId="07D06C12" w:rsidR="00AF6A35" w:rsidRDefault="00AF6A35" w:rsidP="00AF6A35"/>
    <w:p w14:paraId="51242E5D" w14:textId="634D1652" w:rsidR="0025017D" w:rsidRDefault="0025017D" w:rsidP="0025017D">
      <w:pPr>
        <w:pStyle w:val="Heading3"/>
      </w:pPr>
      <w:r>
        <w:t>Extensions and Improvements</w:t>
      </w:r>
    </w:p>
    <w:p w14:paraId="741382C5" w14:textId="39CF642F" w:rsidR="0025017D" w:rsidRPr="00A41716" w:rsidRDefault="0025017D" w:rsidP="0025017D">
      <w:r>
        <w:t>Many extensions that layer over the basic GA operation to improve its functionality</w:t>
      </w:r>
      <w:r w:rsidRPr="0025017D">
        <w:t xml:space="preserve"> </w:t>
      </w:r>
      <w:r>
        <w:t xml:space="preserve">have been implemented such </w:t>
      </w:r>
      <w:r w:rsidR="003500B7">
        <w:t xml:space="preserve">as </w:t>
      </w:r>
      <w:r>
        <w:t>assigning dominant and recessive genes, and the con</w:t>
      </w:r>
      <w:r w:rsidR="003500B7">
        <w:t>c</w:t>
      </w:r>
      <w:r>
        <w:t>ept of niche and speciation</w:t>
      </w:r>
      <w:r w:rsidR="00D66742">
        <w:t xml:space="preserve">. </w:t>
      </w:r>
      <w:r w:rsidR="00317C55">
        <w:t>Two of the most</w:t>
      </w:r>
      <w:r w:rsidR="00D66742">
        <w:t xml:space="preserve"> popular</w:t>
      </w:r>
      <w:r>
        <w:t xml:space="preserve"> </w:t>
      </w:r>
      <w:r w:rsidR="00D66742">
        <w:t xml:space="preserve">ones in use today are Elitism and Steady-State </w:t>
      </w:r>
      <w:r>
        <w:fldChar w:fldCharType="begin"/>
      </w:r>
      <w:r w:rsidR="00317C55">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00317C55" w:rsidRPr="00317C55">
        <w:t>(Assareh et al., 2010; Johnson &amp; Rahmat-Samii, 1997)</w:t>
      </w:r>
      <w:r>
        <w:fldChar w:fldCharType="end"/>
      </w:r>
      <w:r>
        <w:t>.</w:t>
      </w:r>
      <w:r w:rsidR="00842D95">
        <w:t xml:space="preserve"> The natural inspiration for these tie</w:t>
      </w:r>
      <w:r w:rsidR="003500B7">
        <w:t>s back</w:t>
      </w:r>
      <w:r w:rsidR="00842D95">
        <w:t xml:space="preserve"> into the idea of ‘survival of the fit</w:t>
      </w:r>
      <w:r w:rsidR="003500B7">
        <w:t>test</w:t>
      </w:r>
      <w:r w:rsidR="00842D95">
        <w:t xml:space="preserve"> in which fitter individuals are preserved, carrying on for longer than their weaker contemporaries.</w:t>
      </w:r>
    </w:p>
    <w:p w14:paraId="2B8CA95E" w14:textId="0C4045A9" w:rsidR="0025017D" w:rsidRDefault="0025017D" w:rsidP="0025017D">
      <w:pPr>
        <w:pStyle w:val="Heading4"/>
      </w:pPr>
      <w:r>
        <w:t xml:space="preserve">Elitism </w:t>
      </w:r>
    </w:p>
    <w:p w14:paraId="18BD104E" w14:textId="6CCC4A6E" w:rsidR="00317C55" w:rsidRPr="00317C55" w:rsidRDefault="00317C55" w:rsidP="00317C55">
      <w:r>
        <w:t>Due to the stochastic nature of the GA, it is possible for the next generation to have a best individual with lower fitness tha</w:t>
      </w:r>
      <w:r w:rsidR="003500B7">
        <w:t>n</w:t>
      </w:r>
      <w:r>
        <w:t xml:space="preserve"> the preceding generation’s best representative. Elitism is a technique</w:t>
      </w:r>
      <w:r w:rsidR="003500B7">
        <w:t>,</w:t>
      </w:r>
      <w:r>
        <w:t xml:space="preserve"> developed to address this concern, in which the fittest ‘elite percentage’ of a generation is retained into the next generation. </w:t>
      </w:r>
      <w:r w:rsidR="00922754">
        <w:t>In this experiment, when elitism is used, for each iteration, the members of the population are evaluated and ordered by their score. Then, the top</w:t>
      </w:r>
      <w:r w:rsidR="003500B7">
        <w:t>-</w:t>
      </w:r>
      <w:r w:rsidR="00922754">
        <w:t>scoring group, who</w:t>
      </w:r>
      <w:r w:rsidR="003500B7">
        <w:t>se</w:t>
      </w:r>
      <w:r w:rsidR="00922754">
        <w:t xml:space="preserve"> size is decided by the elite percentage assigned for the operation, </w:t>
      </w:r>
      <w:r w:rsidR="003500B7">
        <w:t>is</w:t>
      </w:r>
      <w:r w:rsidR="00922754">
        <w:t xml:space="preserve"> kept intact while the others are replaced by their children.</w:t>
      </w:r>
    </w:p>
    <w:p w14:paraId="4E4A40E8" w14:textId="70265228" w:rsidR="0025017D" w:rsidRDefault="0025017D" w:rsidP="0025017D">
      <w:pPr>
        <w:pStyle w:val="Heading4"/>
      </w:pPr>
      <w:r>
        <w:lastRenderedPageBreak/>
        <w:t>Steady-State</w:t>
      </w:r>
      <w:r w:rsidR="00163280">
        <w:t xml:space="preserve"> (SS)</w:t>
      </w:r>
    </w:p>
    <w:p w14:paraId="16FC35D3" w14:textId="588D311F" w:rsidR="0025017D" w:rsidRDefault="0084158E" w:rsidP="00AF6A35">
      <w:r>
        <w:t xml:space="preserve">This function can be thought of as the overlapping of generations </w:t>
      </w:r>
      <w:r w:rsidR="002D3502">
        <w:t>takes the methodology of elitism even further. It operates a</w:t>
      </w:r>
      <w:r>
        <w:t xml:space="preserve">t the end of the breeding and mutation stages, </w:t>
      </w:r>
      <w:r w:rsidR="002D3502">
        <w:t xml:space="preserve">at which point, </w:t>
      </w:r>
      <w:r>
        <w:t>the children generated are only allowed to replace their parents if they are fitter individuals than them. This steers the algorithm closer towards greedy</w:t>
      </w:r>
      <w:r w:rsidR="00CD6013">
        <w:t xml:space="preserve"> </w:t>
      </w:r>
      <w:proofErr w:type="gramStart"/>
      <w:r w:rsidR="00CD6013">
        <w:t>optimization</w:t>
      </w:r>
      <w:proofErr w:type="gramEnd"/>
      <w:r w:rsidR="00CD6013">
        <w:t xml:space="preserve"> but it ex</w:t>
      </w:r>
      <w:r w:rsidR="003500B7">
        <w:t>h</w:t>
      </w:r>
      <w:r w:rsidR="00CD6013">
        <w:t xml:space="preserve">ibits advantages, like faster convergence, in many applications. There are a few methods of implementing </w:t>
      </w:r>
      <w:r w:rsidR="00163280">
        <w:t>SS</w:t>
      </w:r>
      <w:r w:rsidR="00842D95">
        <w:t>. One method is by storing the new child generation in a separate list and then overriding selected parents with those in the new</w:t>
      </w:r>
      <w:r w:rsidR="002D3502">
        <w:t>, fitter</w:t>
      </w:r>
      <w:r w:rsidR="00842D95">
        <w:t xml:space="preserve"> </w:t>
      </w:r>
      <w:r w:rsidR="002D3502">
        <w:t>individuals</w:t>
      </w:r>
      <w:r w:rsidR="00842D95">
        <w:t>.</w:t>
      </w:r>
      <w:r w:rsidR="002D3502">
        <w:t xml:space="preserve"> Another method is by appending the children to the end of the parent</w:t>
      </w:r>
      <w:r w:rsidR="003500B7">
        <w:t>'</w:t>
      </w:r>
      <w:r w:rsidR="002D3502">
        <w:t>s list, temporarily creating an enlarged population size. Then, using chosen criteria, members are removed until the population size returns to its origin.</w:t>
      </w:r>
    </w:p>
    <w:p w14:paraId="49F304A0" w14:textId="17913DFC" w:rsidR="00896AF3" w:rsidRDefault="00F53D3E" w:rsidP="00AF6A35">
      <w:r>
        <w:t xml:space="preserve">With all the care given to SP earlier, </w:t>
      </w:r>
      <w:r w:rsidR="00896AF3">
        <w:t>this</w:t>
      </w:r>
      <w:r>
        <w:t xml:space="preserve"> technique </w:t>
      </w:r>
      <w:r w:rsidR="00896AF3">
        <w:t xml:space="preserve">seemed </w:t>
      </w:r>
      <w:r w:rsidR="003500B7">
        <w:t xml:space="preserve">a </w:t>
      </w:r>
      <w:r>
        <w:t>bit counter</w:t>
      </w:r>
      <w:r w:rsidR="003500B7">
        <w:t>-</w:t>
      </w:r>
      <w:r>
        <w:t>intuitive because it h</w:t>
      </w:r>
      <w:r w:rsidR="003500B7">
        <w:t>e</w:t>
      </w:r>
      <w:r>
        <w:t xml:space="preserve">ightens </w:t>
      </w:r>
      <w:r w:rsidR="001113E4">
        <w:t>the SP</w:t>
      </w:r>
      <w:r>
        <w:t xml:space="preserve">. As such, when implementing it, I decided to try a different technique that localized the </w:t>
      </w:r>
      <w:r w:rsidR="00163280">
        <w:t>SS</w:t>
      </w:r>
      <w:r>
        <w:t xml:space="preserve">, limiting its effect on the SP, but still staying true to its essence. </w:t>
      </w:r>
      <w:r w:rsidR="00896AF3">
        <w:t>Earlier, my</w:t>
      </w:r>
      <w:r>
        <w:t xml:space="preserve"> crossover</w:t>
      </w:r>
      <w:r w:rsidR="00353C7D">
        <w:t xml:space="preserve"> operator and mutation sections split the population into pairs of parents used to create pairs of children. So, I applied the </w:t>
      </w:r>
      <w:r w:rsidR="00163280">
        <w:t>SS</w:t>
      </w:r>
      <w:r w:rsidR="00353C7D">
        <w:t xml:space="preserve"> function at this pair level. This means that when the group of 4 is decided on (these 2 parents made these 2 children), they are then sent to a </w:t>
      </w:r>
      <w:r w:rsidR="00163280">
        <w:t xml:space="preserve">SS </w:t>
      </w:r>
      <w:r w:rsidR="00353C7D">
        <w:t xml:space="preserve">operator, </w:t>
      </w:r>
      <w:r w:rsidR="003500B7">
        <w:t>which</w:t>
      </w:r>
      <w:r w:rsidR="00353C7D">
        <w:t xml:space="preserve"> </w:t>
      </w:r>
      <w:r w:rsidR="003500B7">
        <w:t>returns</w:t>
      </w:r>
      <w:r w:rsidR="00353C7D">
        <w:t xml:space="preserve"> the best 2 out of the 4 candidates. These best 2 are </w:t>
      </w:r>
      <w:r w:rsidR="00896AF3">
        <w:t xml:space="preserve">then stored as the new members of the next generation. This proposed method of </w:t>
      </w:r>
      <w:r w:rsidR="00163280">
        <w:t>SS</w:t>
      </w:r>
      <w:r w:rsidR="00896AF3">
        <w:t xml:space="preserve"> GA limits the power of high</w:t>
      </w:r>
      <w:r w:rsidR="003500B7">
        <w:t>-</w:t>
      </w:r>
      <w:r w:rsidR="00896AF3">
        <w:t xml:space="preserve">performing children found by allowing them </w:t>
      </w:r>
      <w:r w:rsidR="001113E4">
        <w:t xml:space="preserve">only </w:t>
      </w:r>
      <w:r w:rsidR="00896AF3">
        <w:t xml:space="preserve">to replace their direct parents rather than </w:t>
      </w:r>
      <w:r w:rsidR="003500B7">
        <w:t>any</w:t>
      </w:r>
      <w:r w:rsidR="00896AF3">
        <w:t xml:space="preserve"> other, possibly lower, members of the populatio</w:t>
      </w:r>
      <w:r w:rsidR="001113E4">
        <w:t>n.</w:t>
      </w:r>
    </w:p>
    <w:p w14:paraId="54A91135" w14:textId="7C67FA41" w:rsidR="001113E4" w:rsidRDefault="001113E4" w:rsidP="00AF6A35">
      <w:r>
        <w:t xml:space="preserve">The effectiveness of my proposed model will be explored further in chapter </w:t>
      </w:r>
      <w:commentRangeStart w:id="9"/>
      <w:r>
        <w:t>4</w:t>
      </w:r>
      <w:commentRangeEnd w:id="9"/>
      <w:r>
        <w:rPr>
          <w:rStyle w:val="CommentReference"/>
        </w:rPr>
        <w:commentReference w:id="9"/>
      </w:r>
      <w:r w:rsidR="00163280">
        <w:t>. It should also be noted that because the SS function aims to retain the best of each generation for the next, combined use of SS and Elitism brings redunda</w:t>
      </w:r>
      <w:r w:rsidR="003500B7">
        <w:t>ncy</w:t>
      </w:r>
      <w:r w:rsidR="00163280">
        <w:t>.</w:t>
      </w:r>
    </w:p>
    <w:p w14:paraId="3BF89B21" w14:textId="77777777" w:rsidR="00773CD5" w:rsidRDefault="00773CD5" w:rsidP="00AF6A35">
      <w:commentRangeStart w:id="10"/>
      <w:commentRangeEnd w:id="10"/>
      <w:r>
        <w:rPr>
          <w:rStyle w:val="CommentReference"/>
        </w:rPr>
        <w:commentReference w:id="10"/>
      </w:r>
    </w:p>
    <w:p w14:paraId="17655855" w14:textId="2615AA41" w:rsidR="00A44BE1" w:rsidRDefault="00A44BE1" w:rsidP="00AF6A35"/>
    <w:p w14:paraId="2831466C" w14:textId="77777777" w:rsidR="009D73B0" w:rsidRPr="00AF6A35" w:rsidRDefault="009D73B0" w:rsidP="00AF6A35"/>
    <w:p w14:paraId="0863ABDE" w14:textId="14C93893" w:rsidR="00F97585" w:rsidRDefault="00F97585" w:rsidP="00F97585">
      <w:pPr>
        <w:pStyle w:val="Heading2"/>
      </w:pPr>
      <w:r>
        <w:t>Bibliography</w:t>
      </w:r>
    </w:p>
    <w:p w14:paraId="348BD5B2" w14:textId="77777777" w:rsidR="00317C55" w:rsidRPr="00317C55" w:rsidRDefault="00F97585" w:rsidP="00317C55">
      <w:pPr>
        <w:pStyle w:val="Bibliography"/>
      </w:pPr>
      <w:r>
        <w:fldChar w:fldCharType="begin"/>
      </w:r>
      <w:r w:rsidR="00C30DE7">
        <w:instrText xml:space="preserve"> ADDIN ZOTERO_BIBL {"uncited":[],"omitted":[],"custom":[]} CSL_BIBLIOGRAPHY </w:instrText>
      </w:r>
      <w:r>
        <w:fldChar w:fldCharType="separate"/>
      </w:r>
      <w:r w:rsidR="00317C55" w:rsidRPr="00317C55">
        <w:t xml:space="preserve">Ahmadi, P., &amp; Dincer, I. (2010). Exergoenvironmental analysis and optimization of a cogeneration plant system using Multimodal Genetic Algorithm (MGA). </w:t>
      </w:r>
      <w:r w:rsidR="00317C55" w:rsidRPr="00317C55">
        <w:rPr>
          <w:i/>
          <w:iCs/>
        </w:rPr>
        <w:t>Energy</w:t>
      </w:r>
      <w:r w:rsidR="00317C55" w:rsidRPr="00317C55">
        <w:t xml:space="preserve">, </w:t>
      </w:r>
      <w:r w:rsidR="00317C55" w:rsidRPr="00317C55">
        <w:rPr>
          <w:i/>
          <w:iCs/>
        </w:rPr>
        <w:t>35</w:t>
      </w:r>
      <w:r w:rsidR="00317C55" w:rsidRPr="00317C55">
        <w:t>(12), 5161–5172. https://doi.org/10.1016/j.energy.2010.07.050</w:t>
      </w:r>
    </w:p>
    <w:p w14:paraId="7391D4B1" w14:textId="77777777" w:rsidR="00317C55" w:rsidRPr="00317C55" w:rsidRDefault="00317C55" w:rsidP="00317C55">
      <w:pPr>
        <w:pStyle w:val="Bibliography"/>
      </w:pPr>
      <w:r w:rsidRPr="00317C55">
        <w:t xml:space="preserve">Arqub, O. A., &amp; Abo-Hammour, Z. (2014). Numerical solution of systems of second-order boundary value problems using continuous genetic algorithm. </w:t>
      </w:r>
      <w:r w:rsidRPr="00317C55">
        <w:rPr>
          <w:i/>
          <w:iCs/>
        </w:rPr>
        <w:t>Information Sciences</w:t>
      </w:r>
      <w:r w:rsidRPr="00317C55">
        <w:t xml:space="preserve">, </w:t>
      </w:r>
      <w:r w:rsidRPr="00317C55">
        <w:rPr>
          <w:i/>
          <w:iCs/>
        </w:rPr>
        <w:t>279</w:t>
      </w:r>
      <w:r w:rsidRPr="00317C55">
        <w:t>, 396–415. https://doi.org/10.1016/j.ins.2014.03.128</w:t>
      </w:r>
    </w:p>
    <w:p w14:paraId="3C9991FF" w14:textId="77777777" w:rsidR="00317C55" w:rsidRPr="00317C55" w:rsidRDefault="00317C55" w:rsidP="00317C55">
      <w:pPr>
        <w:pStyle w:val="Bibliography"/>
      </w:pPr>
      <w:r w:rsidRPr="00317C55">
        <w:lastRenderedPageBreak/>
        <w:t xml:space="preserve">Assareh, E., Behrang, M. A., Assari, M. R., &amp; Ghanbarzadeh, A. (2010). Application of PSO (particle swarm optimization) and GA (genetic algorithm) techniques on demand estimation of oil in Iran. </w:t>
      </w:r>
      <w:r w:rsidRPr="00317C55">
        <w:rPr>
          <w:i/>
          <w:iCs/>
        </w:rPr>
        <w:t>Energy</w:t>
      </w:r>
      <w:r w:rsidRPr="00317C55">
        <w:t xml:space="preserve">, </w:t>
      </w:r>
      <w:r w:rsidRPr="00317C55">
        <w:rPr>
          <w:i/>
          <w:iCs/>
        </w:rPr>
        <w:t>35</w:t>
      </w:r>
      <w:r w:rsidRPr="00317C55">
        <w:t>(12), 5223–5229. https://doi.org/10.1016/j.energy.2010.07.043</w:t>
      </w:r>
    </w:p>
    <w:p w14:paraId="6A82BBAD" w14:textId="77777777" w:rsidR="00317C55" w:rsidRPr="00317C55" w:rsidRDefault="00317C55" w:rsidP="00317C55">
      <w:pPr>
        <w:pStyle w:val="Bibliography"/>
      </w:pPr>
      <w:r w:rsidRPr="00317C55">
        <w:t xml:space="preserve">Coley, D. A. (1999). </w:t>
      </w:r>
      <w:r w:rsidRPr="00317C55">
        <w:rPr>
          <w:i/>
          <w:iCs/>
        </w:rPr>
        <w:t>An Introduction To Genetic Algorithms For Scientists And Engineers</w:t>
      </w:r>
      <w:r w:rsidRPr="00317C55">
        <w:t>. World Scientific Publishing Company.</w:t>
      </w:r>
    </w:p>
    <w:p w14:paraId="3466C619" w14:textId="77777777" w:rsidR="00317C55" w:rsidRPr="00317C55" w:rsidRDefault="00317C55" w:rsidP="00317C55">
      <w:pPr>
        <w:pStyle w:val="Bibliography"/>
      </w:pPr>
      <w:r w:rsidRPr="00317C55">
        <w:t xml:space="preserve">Darwin, C. (1876). </w:t>
      </w:r>
      <w:r w:rsidRPr="00317C55">
        <w:rPr>
          <w:i/>
          <w:iCs/>
        </w:rPr>
        <w:t>The Origin of Species: By Means of Natural Selection, or the Preservation of Favoured Races in the Struggle for Life</w:t>
      </w:r>
      <w:r w:rsidRPr="00317C55">
        <w:t xml:space="preserve"> (6th ed.). Cambridge University Press. https://doi.org/10.1017/CBO9780511694295</w:t>
      </w:r>
    </w:p>
    <w:p w14:paraId="65CA7649" w14:textId="77777777" w:rsidR="00317C55" w:rsidRPr="00317C55" w:rsidRDefault="00317C55" w:rsidP="00317C55">
      <w:pPr>
        <w:pStyle w:val="Bibliography"/>
      </w:pPr>
      <w:r w:rsidRPr="00317C55">
        <w:t xml:space="preserve">Ding, S., Su, C., &amp; Yu, J. (2011). An optimizing BP neural network algorithm based on genetic algorithm. </w:t>
      </w:r>
      <w:r w:rsidRPr="00317C55">
        <w:rPr>
          <w:i/>
          <w:iCs/>
        </w:rPr>
        <w:t>Artificial Intelligence Review</w:t>
      </w:r>
      <w:r w:rsidRPr="00317C55">
        <w:t xml:space="preserve">, </w:t>
      </w:r>
      <w:r w:rsidRPr="00317C55">
        <w:rPr>
          <w:i/>
          <w:iCs/>
        </w:rPr>
        <w:t>36</w:t>
      </w:r>
      <w:r w:rsidRPr="00317C55">
        <w:t>(2), 153–162. https://doi.org/10.1007/s10462-011-9208-z</w:t>
      </w:r>
    </w:p>
    <w:p w14:paraId="2328BA1E" w14:textId="77777777" w:rsidR="00317C55" w:rsidRPr="00317C55" w:rsidRDefault="00317C55" w:rsidP="00317C55">
      <w:pPr>
        <w:pStyle w:val="Bibliography"/>
      </w:pPr>
      <w:r w:rsidRPr="00317C55">
        <w:t xml:space="preserve">Gordon, M. S. (1999). The Concept of Monophyly: A Speculative Essay. </w:t>
      </w:r>
      <w:r w:rsidRPr="00317C55">
        <w:rPr>
          <w:i/>
          <w:iCs/>
        </w:rPr>
        <w:t>Biology and Philosophy</w:t>
      </w:r>
      <w:r w:rsidRPr="00317C55">
        <w:t xml:space="preserve">, </w:t>
      </w:r>
      <w:r w:rsidRPr="00317C55">
        <w:rPr>
          <w:i/>
          <w:iCs/>
        </w:rPr>
        <w:t>14</w:t>
      </w:r>
      <w:r w:rsidRPr="00317C55">
        <w:t>(3), 331–348. https://doi.org/10.1023/A:1006535524246</w:t>
      </w:r>
    </w:p>
    <w:p w14:paraId="6C78E471" w14:textId="77777777" w:rsidR="00317C55" w:rsidRPr="00317C55" w:rsidRDefault="00317C55" w:rsidP="00317C55">
      <w:pPr>
        <w:pStyle w:val="Bibliography"/>
      </w:pPr>
      <w:r w:rsidRPr="00317C55">
        <w:t xml:space="preserve">Holland, J. H. (1992). </w:t>
      </w:r>
      <w:r w:rsidRPr="00317C55">
        <w:rPr>
          <w:i/>
          <w:iCs/>
        </w:rPr>
        <w:t>Adaptation in Natural and Artificial Systems: An Introductory Analysis with Applications to Biology, Control and Artificial Intelligence</w:t>
      </w:r>
      <w:r w:rsidRPr="00317C55">
        <w:t>. MIT Press.</w:t>
      </w:r>
    </w:p>
    <w:p w14:paraId="74E0B131" w14:textId="77777777" w:rsidR="00317C55" w:rsidRPr="00317C55" w:rsidRDefault="00317C55" w:rsidP="00317C55">
      <w:pPr>
        <w:pStyle w:val="Bibliography"/>
      </w:pPr>
      <w:r w:rsidRPr="00317C55">
        <w:t xml:space="preserve">Johnson, J. M., &amp; Rahmat-Samii, V. (1997). Genetic algorithms in engineering electromagnetics. </w:t>
      </w:r>
      <w:r w:rsidRPr="00317C55">
        <w:rPr>
          <w:i/>
          <w:iCs/>
        </w:rPr>
        <w:t>IEEE Antennas and Propagation Magazine</w:t>
      </w:r>
      <w:r w:rsidRPr="00317C55">
        <w:t xml:space="preserve">, </w:t>
      </w:r>
      <w:r w:rsidRPr="00317C55">
        <w:rPr>
          <w:i/>
          <w:iCs/>
        </w:rPr>
        <w:t>39</w:t>
      </w:r>
      <w:r w:rsidRPr="00317C55">
        <w:t>(4), 7–21. https://doi.org/10.1109/74.632992</w:t>
      </w:r>
    </w:p>
    <w:p w14:paraId="6AFAA59A" w14:textId="77777777" w:rsidR="00317C55" w:rsidRPr="00317C55" w:rsidRDefault="00317C55" w:rsidP="00317C55">
      <w:pPr>
        <w:pStyle w:val="Bibliography"/>
      </w:pPr>
      <w:r w:rsidRPr="00317C55">
        <w:t xml:space="preserve">Mazur, S. (2008, October 11). </w:t>
      </w:r>
      <w:r w:rsidRPr="00317C55">
        <w:rPr>
          <w:i/>
          <w:iCs/>
        </w:rPr>
        <w:t>The Origin of Form Was Abrupt Not Gradual—Archaeology Magazine Archive</w:t>
      </w:r>
      <w:r w:rsidRPr="00317C55">
        <w:t xml:space="preserve"> [Interview Article]. Archaeology Archive - A Publication of the Archaeological Institute of America. https://archive.archaeology.org/online/interviews/newman.html</w:t>
      </w:r>
    </w:p>
    <w:p w14:paraId="2CAFE814" w14:textId="77777777" w:rsidR="00317C55" w:rsidRPr="00317C55" w:rsidRDefault="00317C55" w:rsidP="00317C55">
      <w:pPr>
        <w:pStyle w:val="Bibliography"/>
      </w:pPr>
      <w:r w:rsidRPr="00317C55">
        <w:lastRenderedPageBreak/>
        <w:t xml:space="preserve">Miller, B. L., &amp; Goldberg, D. (1995). Genetic Algorithms, Tournament Selection, and the Effects of Noise. </w:t>
      </w:r>
      <w:r w:rsidRPr="00317C55">
        <w:rPr>
          <w:i/>
          <w:iCs/>
        </w:rPr>
        <w:t>Complex Syst.</w:t>
      </w:r>
      <w:r w:rsidRPr="00317C55">
        <w:t xml:space="preserve">, </w:t>
      </w:r>
      <w:r w:rsidRPr="00317C55">
        <w:rPr>
          <w:i/>
          <w:iCs/>
        </w:rPr>
        <w:t>9</w:t>
      </w:r>
      <w:r w:rsidRPr="00317C55">
        <w:t>(3), 193–212.</w:t>
      </w:r>
    </w:p>
    <w:p w14:paraId="736706BA" w14:textId="77777777" w:rsidR="00317C55" w:rsidRPr="00317C55" w:rsidRDefault="00317C55" w:rsidP="00317C55">
      <w:pPr>
        <w:pStyle w:val="Bibliography"/>
      </w:pPr>
      <w:r w:rsidRPr="00317C55">
        <w:t xml:space="preserve">Mirjalili, S. (2019). Genetic Algorithm. In S. Mirjalili (Ed.), </w:t>
      </w:r>
      <w:r w:rsidRPr="00317C55">
        <w:rPr>
          <w:i/>
          <w:iCs/>
        </w:rPr>
        <w:t>Evolutionary Algorithms and Neural Networks: Theory and Applications</w:t>
      </w:r>
      <w:r w:rsidRPr="00317C55">
        <w:t xml:space="preserve"> (pp. 43–55). Springer International Publishing. https://doi.org/10.1007/978-3-319-93025-1_4</w:t>
      </w:r>
    </w:p>
    <w:p w14:paraId="527A0801" w14:textId="77777777" w:rsidR="00317C55" w:rsidRPr="00317C55" w:rsidRDefault="00317C55" w:rsidP="00317C55">
      <w:pPr>
        <w:pStyle w:val="Bibliography"/>
      </w:pPr>
      <w:r w:rsidRPr="00317C55">
        <w:t xml:space="preserve">Sun, Y., Xue, B., Zhang, M., Yen, G. G., &amp; Lv, J. (2020). Automatically Designing CNN Architectures Using the Genetic Algorithm for Image Classification. </w:t>
      </w:r>
      <w:r w:rsidRPr="00317C55">
        <w:rPr>
          <w:i/>
          <w:iCs/>
        </w:rPr>
        <w:t>IEEE Transactions on Cybernetics</w:t>
      </w:r>
      <w:r w:rsidRPr="00317C55">
        <w:t xml:space="preserve">, </w:t>
      </w:r>
      <w:r w:rsidRPr="00317C55">
        <w:rPr>
          <w:i/>
          <w:iCs/>
        </w:rPr>
        <w:t>50</w:t>
      </w:r>
      <w:r w:rsidRPr="00317C55">
        <w:t>(9), 3840–3854. https://doi.org/10.1109/TCYB.2020.2983860</w:t>
      </w:r>
    </w:p>
    <w:p w14:paraId="2E91E0B6" w14:textId="77777777" w:rsidR="00317C55" w:rsidRPr="00317C55" w:rsidRDefault="00317C55" w:rsidP="00317C55">
      <w:pPr>
        <w:pStyle w:val="Bibliography"/>
      </w:pPr>
      <w:r w:rsidRPr="00317C55">
        <w:t xml:space="preserve">Whitley, D. (1994). A genetic algorithm tutorial. </w:t>
      </w:r>
      <w:r w:rsidRPr="00317C55">
        <w:rPr>
          <w:i/>
          <w:iCs/>
        </w:rPr>
        <w:t>Statistics and Computing</w:t>
      </w:r>
      <w:r w:rsidRPr="00317C55">
        <w:t xml:space="preserve">, </w:t>
      </w:r>
      <w:r w:rsidRPr="00317C55">
        <w:rPr>
          <w:i/>
          <w:iCs/>
        </w:rPr>
        <w:t>4</w:t>
      </w:r>
      <w:r w:rsidRPr="00317C55">
        <w:t>(2), 65–85. https://doi.org/10.1007/BF00175354</w:t>
      </w:r>
    </w:p>
    <w:p w14:paraId="068C0E9C" w14:textId="4E1CE4A3"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2"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3" w:author="C14460702 Elihu Essien-Thompson" w:date="2022-03-17T21:28:00Z" w:initials="CEET">
    <w:p w14:paraId="005EF07B" w14:textId="77777777" w:rsidR="003544FE" w:rsidRDefault="003544FE" w:rsidP="007371DA">
      <w:pPr>
        <w:pStyle w:val="CommentText"/>
      </w:pPr>
      <w:r>
        <w:rPr>
          <w:rStyle w:val="CommentReference"/>
        </w:rPr>
        <w:annotationRef/>
      </w:r>
      <w:r>
        <w:t>Remember to update numbers</w:t>
      </w:r>
    </w:p>
  </w:comment>
  <w:comment w:id="4" w:author="C14460702 Elihu Essien-Thompson" w:date="2022-03-17T21:28:00Z" w:initials="CEET">
    <w:p w14:paraId="0A3FE636" w14:textId="553C52D5" w:rsidR="003544FE" w:rsidRDefault="003544FE" w:rsidP="00654638">
      <w:pPr>
        <w:pStyle w:val="CommentText"/>
      </w:pPr>
      <w:r>
        <w:rPr>
          <w:rStyle w:val="CommentReference"/>
        </w:rPr>
        <w:annotationRef/>
      </w:r>
      <w:r>
        <w:t>Remember to update figure numbers</w:t>
      </w:r>
    </w:p>
  </w:comment>
  <w:comment w:id="5" w:author="C14460702 Elihu Essien-Thompson" w:date="2022-04-29T17:51:00Z" w:initials="CEET">
    <w:p w14:paraId="5FF524DE" w14:textId="74008CA1" w:rsidR="001965F5" w:rsidRDefault="001965F5" w:rsidP="007E5A3A">
      <w:pPr>
        <w:pStyle w:val="CommentText"/>
      </w:pPr>
      <w:r>
        <w:rPr>
          <w:rStyle w:val="CommentReference"/>
        </w:rPr>
        <w:annotationRef/>
      </w:r>
      <w:r>
        <w:rPr>
          <w:lang w:val="en-IE"/>
        </w:rPr>
        <w:t>Update number</w:t>
      </w:r>
    </w:p>
  </w:comment>
  <w:comment w:id="6" w:author="C14460702 Elihu Essien-Thompson" w:date="2022-04-28T15:00:00Z" w:initials="CEET">
    <w:p w14:paraId="6CC32CE5" w14:textId="5A945148" w:rsidR="00B5376A" w:rsidRDefault="00B5376A" w:rsidP="00B5376A">
      <w:pPr>
        <w:pStyle w:val="CommentText"/>
      </w:pPr>
      <w:r>
        <w:rPr>
          <w:rStyle w:val="CommentReference"/>
        </w:rPr>
        <w:annotationRef/>
      </w:r>
      <w:r>
        <w:rPr>
          <w:lang w:val="en-IE"/>
        </w:rPr>
        <w:t>Update number</w:t>
      </w:r>
    </w:p>
  </w:comment>
  <w:comment w:id="7" w:author="C14460702 Elihu Essien-Thompson" w:date="2022-02-24T19:37:00Z" w:initials="CEET">
    <w:p w14:paraId="1EE59A83" w14:textId="76FC99E0" w:rsidR="00334DD8" w:rsidRDefault="00334DD8" w:rsidP="00327D76">
      <w:pPr>
        <w:pStyle w:val="CommentText"/>
      </w:pPr>
      <w:r>
        <w:rPr>
          <w:rStyle w:val="CommentReference"/>
        </w:rPr>
        <w:annotationRef/>
      </w:r>
      <w:r>
        <w:t>Need picture when I find the paper again</w:t>
      </w:r>
    </w:p>
  </w:comment>
  <w:comment w:id="8" w:author="C14460702 Elihu Essien-Thompson" w:date="2022-03-17T17:03:00Z" w:initials="CEET">
    <w:p w14:paraId="4702D361" w14:textId="77777777" w:rsidR="003544FE" w:rsidRDefault="008A162C" w:rsidP="00BA2BCF">
      <w:pPr>
        <w:pStyle w:val="CommentText"/>
      </w:pPr>
      <w:r>
        <w:rPr>
          <w:rStyle w:val="CommentReference"/>
        </w:rPr>
        <w:annotationRef/>
      </w:r>
      <w:r w:rsidR="003544FE">
        <w:t>The Google books version doesn't have the picture I need and I can't track down where the site I used originally to gain access where I first saw the graph.</w:t>
      </w:r>
    </w:p>
  </w:comment>
  <w:comment w:id="9" w:author="C14460702 Elihu Essien-Thompson" w:date="2022-04-29T17:27:00Z" w:initials="CEET">
    <w:p w14:paraId="672A4A8D" w14:textId="77777777" w:rsidR="001113E4" w:rsidRDefault="001113E4" w:rsidP="004A08B4">
      <w:pPr>
        <w:pStyle w:val="CommentText"/>
      </w:pPr>
      <w:r>
        <w:rPr>
          <w:rStyle w:val="CommentReference"/>
        </w:rPr>
        <w:annotationRef/>
      </w:r>
      <w:r>
        <w:rPr>
          <w:lang w:val="en-IE"/>
        </w:rPr>
        <w:t>Double check number</w:t>
      </w:r>
    </w:p>
  </w:comment>
  <w:comment w:id="10" w:author="C14460702 Elihu Essien-Thompson" w:date="2022-04-29T18:15:00Z" w:initials="CEET">
    <w:p w14:paraId="100341E5" w14:textId="77777777" w:rsidR="00773CD5" w:rsidRDefault="00773CD5" w:rsidP="00B66990">
      <w:pPr>
        <w:pStyle w:val="CommentText"/>
      </w:pPr>
      <w:r>
        <w:rPr>
          <w:rStyle w:val="CommentReference"/>
        </w:rPr>
        <w:annotationRef/>
      </w:r>
      <w:r>
        <w:rPr>
          <w:lang w:val="en-IE"/>
        </w:rPr>
        <w:t>For review, perhaps add some pseudocode demonstrating how all components discussed come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005EF07B" w15:done="0"/>
  <w15:commentEx w15:paraId="0A3FE636" w15:done="0"/>
  <w15:commentEx w15:paraId="5FF524DE" w15:done="0"/>
  <w15:commentEx w15:paraId="6CC32CE5" w15:done="0"/>
  <w15:commentEx w15:paraId="1EE59A83" w15:done="0"/>
  <w15:commentEx w15:paraId="4702D361" w15:paraIdParent="1EE59A83" w15:done="0"/>
  <w15:commentEx w15:paraId="672A4A8D" w15:done="0"/>
  <w15:commentEx w15:paraId="100341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DE2698" w16cex:dateUtc="2022-03-17T21:28:00Z"/>
  <w16cex:commentExtensible w16cex:durableId="25DE2680" w16cex:dateUtc="2022-03-17T21:28:00Z"/>
  <w16cex:commentExtensible w16cex:durableId="2616A432" w16cex:dateUtc="2022-04-29T16:51:00Z"/>
  <w16cex:commentExtensible w16cex:durableId="26152A8C" w16cex:dateUtc="2022-04-28T14:00:00Z"/>
  <w16cex:commentExtensible w16cex:durableId="25C25D01" w16cex:dateUtc="2022-02-24T19:37:00Z"/>
  <w16cex:commentExtensible w16cex:durableId="25DDE878" w16cex:dateUtc="2022-03-17T17:03:00Z"/>
  <w16cex:commentExtensible w16cex:durableId="26169E98" w16cex:dateUtc="2022-04-29T16:27:00Z"/>
  <w16cex:commentExtensible w16cex:durableId="2616A9AC" w16cex:dateUtc="2022-04-2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005EF07B" w16cid:durableId="25DE2698"/>
  <w16cid:commentId w16cid:paraId="0A3FE636" w16cid:durableId="25DE2680"/>
  <w16cid:commentId w16cid:paraId="5FF524DE" w16cid:durableId="2616A432"/>
  <w16cid:commentId w16cid:paraId="6CC32CE5" w16cid:durableId="26152A8C"/>
  <w16cid:commentId w16cid:paraId="1EE59A83" w16cid:durableId="25C25D01"/>
  <w16cid:commentId w16cid:paraId="4702D361" w16cid:durableId="25DDE878"/>
  <w16cid:commentId w16cid:paraId="672A4A8D" w16cid:durableId="26169E98"/>
  <w16cid:commentId w16cid:paraId="100341E5" w16cid:durableId="2616A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78FCA" w14:textId="77777777" w:rsidR="000C2AD1" w:rsidRDefault="000C2AD1" w:rsidP="00761AEE">
      <w:pPr>
        <w:spacing w:after="0" w:line="240" w:lineRule="auto"/>
      </w:pPr>
      <w:r>
        <w:separator/>
      </w:r>
    </w:p>
  </w:endnote>
  <w:endnote w:type="continuationSeparator" w:id="0">
    <w:p w14:paraId="53B062A5" w14:textId="77777777" w:rsidR="000C2AD1" w:rsidRDefault="000C2AD1"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E6A57" w14:textId="77777777" w:rsidR="000C2AD1" w:rsidRDefault="000C2AD1" w:rsidP="00761AEE">
      <w:pPr>
        <w:spacing w:after="0" w:line="240" w:lineRule="auto"/>
      </w:pPr>
      <w:r>
        <w:separator/>
      </w:r>
    </w:p>
  </w:footnote>
  <w:footnote w:type="continuationSeparator" w:id="0">
    <w:p w14:paraId="39AF3DF6" w14:textId="77777777" w:rsidR="000C2AD1" w:rsidRDefault="000C2AD1"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82096708">
    <w:abstractNumId w:val="0"/>
  </w:num>
  <w:num w:numId="2" w16cid:durableId="1627931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NKoFAFm0+hctAAAA"/>
  </w:docVars>
  <w:rsids>
    <w:rsidRoot w:val="00E06E44"/>
    <w:rsid w:val="000159F9"/>
    <w:rsid w:val="00036C34"/>
    <w:rsid w:val="000408E8"/>
    <w:rsid w:val="0004241D"/>
    <w:rsid w:val="00055587"/>
    <w:rsid w:val="000653BA"/>
    <w:rsid w:val="0007740F"/>
    <w:rsid w:val="0008015B"/>
    <w:rsid w:val="00083686"/>
    <w:rsid w:val="0008448E"/>
    <w:rsid w:val="000925B3"/>
    <w:rsid w:val="000956C8"/>
    <w:rsid w:val="000C2AD1"/>
    <w:rsid w:val="000D5A17"/>
    <w:rsid w:val="001113E4"/>
    <w:rsid w:val="00125B80"/>
    <w:rsid w:val="00134C4E"/>
    <w:rsid w:val="00157F3E"/>
    <w:rsid w:val="00163280"/>
    <w:rsid w:val="001645D5"/>
    <w:rsid w:val="00165100"/>
    <w:rsid w:val="001716BC"/>
    <w:rsid w:val="00171B69"/>
    <w:rsid w:val="001768FE"/>
    <w:rsid w:val="00185301"/>
    <w:rsid w:val="001953B5"/>
    <w:rsid w:val="001965F5"/>
    <w:rsid w:val="001A6350"/>
    <w:rsid w:val="001B7676"/>
    <w:rsid w:val="001C0087"/>
    <w:rsid w:val="001D5E41"/>
    <w:rsid w:val="001E07B3"/>
    <w:rsid w:val="001F4B09"/>
    <w:rsid w:val="00204602"/>
    <w:rsid w:val="002110E3"/>
    <w:rsid w:val="002256C7"/>
    <w:rsid w:val="00226253"/>
    <w:rsid w:val="0025017D"/>
    <w:rsid w:val="002646FD"/>
    <w:rsid w:val="00267A73"/>
    <w:rsid w:val="002768B4"/>
    <w:rsid w:val="00277243"/>
    <w:rsid w:val="002A2BFE"/>
    <w:rsid w:val="002C2991"/>
    <w:rsid w:val="002D3502"/>
    <w:rsid w:val="002D45BE"/>
    <w:rsid w:val="002F3E3D"/>
    <w:rsid w:val="0031101C"/>
    <w:rsid w:val="00317C55"/>
    <w:rsid w:val="003213B2"/>
    <w:rsid w:val="00322F8F"/>
    <w:rsid w:val="00325B5E"/>
    <w:rsid w:val="00332A67"/>
    <w:rsid w:val="00334DD8"/>
    <w:rsid w:val="00336585"/>
    <w:rsid w:val="003410EC"/>
    <w:rsid w:val="003500B7"/>
    <w:rsid w:val="00351F65"/>
    <w:rsid w:val="00353C7D"/>
    <w:rsid w:val="003544FE"/>
    <w:rsid w:val="003573CA"/>
    <w:rsid w:val="00374F88"/>
    <w:rsid w:val="003860D2"/>
    <w:rsid w:val="003B25AA"/>
    <w:rsid w:val="003B4AE7"/>
    <w:rsid w:val="003B6C37"/>
    <w:rsid w:val="003C6A45"/>
    <w:rsid w:val="003E6275"/>
    <w:rsid w:val="0040227A"/>
    <w:rsid w:val="00402D35"/>
    <w:rsid w:val="00427355"/>
    <w:rsid w:val="004341BA"/>
    <w:rsid w:val="00441714"/>
    <w:rsid w:val="00452714"/>
    <w:rsid w:val="00452DC9"/>
    <w:rsid w:val="004624D7"/>
    <w:rsid w:val="00476DB2"/>
    <w:rsid w:val="00493AC9"/>
    <w:rsid w:val="004C1239"/>
    <w:rsid w:val="004F1238"/>
    <w:rsid w:val="005015E0"/>
    <w:rsid w:val="005018BF"/>
    <w:rsid w:val="005255DF"/>
    <w:rsid w:val="00536011"/>
    <w:rsid w:val="00537453"/>
    <w:rsid w:val="00550CEF"/>
    <w:rsid w:val="00551F64"/>
    <w:rsid w:val="00555EFE"/>
    <w:rsid w:val="005603D5"/>
    <w:rsid w:val="00565FF1"/>
    <w:rsid w:val="00591894"/>
    <w:rsid w:val="005D4F7B"/>
    <w:rsid w:val="005F04C9"/>
    <w:rsid w:val="00605F43"/>
    <w:rsid w:val="00611D30"/>
    <w:rsid w:val="006132AD"/>
    <w:rsid w:val="00622200"/>
    <w:rsid w:val="006824D6"/>
    <w:rsid w:val="006869B8"/>
    <w:rsid w:val="006C07F8"/>
    <w:rsid w:val="006D03F7"/>
    <w:rsid w:val="006E02FD"/>
    <w:rsid w:val="006F7B43"/>
    <w:rsid w:val="007008D4"/>
    <w:rsid w:val="0070135C"/>
    <w:rsid w:val="007375FA"/>
    <w:rsid w:val="00761AEE"/>
    <w:rsid w:val="00761DB0"/>
    <w:rsid w:val="007678CE"/>
    <w:rsid w:val="00773CD5"/>
    <w:rsid w:val="00787C92"/>
    <w:rsid w:val="00791B42"/>
    <w:rsid w:val="007D0794"/>
    <w:rsid w:val="007E7963"/>
    <w:rsid w:val="00807FA6"/>
    <w:rsid w:val="00817FF6"/>
    <w:rsid w:val="00834110"/>
    <w:rsid w:val="0084158E"/>
    <w:rsid w:val="00842D95"/>
    <w:rsid w:val="00896AF3"/>
    <w:rsid w:val="008A162C"/>
    <w:rsid w:val="008B1D99"/>
    <w:rsid w:val="008D42C7"/>
    <w:rsid w:val="008D5D3D"/>
    <w:rsid w:val="008E7B8E"/>
    <w:rsid w:val="008F6E5F"/>
    <w:rsid w:val="00906E4B"/>
    <w:rsid w:val="009159DB"/>
    <w:rsid w:val="00922754"/>
    <w:rsid w:val="00925423"/>
    <w:rsid w:val="0092578B"/>
    <w:rsid w:val="00931250"/>
    <w:rsid w:val="009317A0"/>
    <w:rsid w:val="00941B06"/>
    <w:rsid w:val="00994805"/>
    <w:rsid w:val="009B3B7A"/>
    <w:rsid w:val="009D73B0"/>
    <w:rsid w:val="00A33F05"/>
    <w:rsid w:val="00A41716"/>
    <w:rsid w:val="00A44BE1"/>
    <w:rsid w:val="00A65339"/>
    <w:rsid w:val="00A70289"/>
    <w:rsid w:val="00A71207"/>
    <w:rsid w:val="00A74B3E"/>
    <w:rsid w:val="00A75132"/>
    <w:rsid w:val="00A80E26"/>
    <w:rsid w:val="00AA15B9"/>
    <w:rsid w:val="00AB7DA8"/>
    <w:rsid w:val="00AC7889"/>
    <w:rsid w:val="00AE5124"/>
    <w:rsid w:val="00AE69E1"/>
    <w:rsid w:val="00AF6A35"/>
    <w:rsid w:val="00B07A5C"/>
    <w:rsid w:val="00B12488"/>
    <w:rsid w:val="00B33BA5"/>
    <w:rsid w:val="00B3474E"/>
    <w:rsid w:val="00B35119"/>
    <w:rsid w:val="00B5376A"/>
    <w:rsid w:val="00B60195"/>
    <w:rsid w:val="00B62368"/>
    <w:rsid w:val="00B82CE0"/>
    <w:rsid w:val="00B85E36"/>
    <w:rsid w:val="00BA1586"/>
    <w:rsid w:val="00BA4CC1"/>
    <w:rsid w:val="00BA78F2"/>
    <w:rsid w:val="00BB5480"/>
    <w:rsid w:val="00BC7271"/>
    <w:rsid w:val="00C0301C"/>
    <w:rsid w:val="00C17697"/>
    <w:rsid w:val="00C30DE7"/>
    <w:rsid w:val="00C343BD"/>
    <w:rsid w:val="00C52C55"/>
    <w:rsid w:val="00C721AE"/>
    <w:rsid w:val="00C85A2D"/>
    <w:rsid w:val="00C9590A"/>
    <w:rsid w:val="00CC4A0F"/>
    <w:rsid w:val="00CD6013"/>
    <w:rsid w:val="00CE1FF4"/>
    <w:rsid w:val="00CF794E"/>
    <w:rsid w:val="00D16C25"/>
    <w:rsid w:val="00D32775"/>
    <w:rsid w:val="00D441B3"/>
    <w:rsid w:val="00D66742"/>
    <w:rsid w:val="00D67787"/>
    <w:rsid w:val="00D7179E"/>
    <w:rsid w:val="00D7377E"/>
    <w:rsid w:val="00D87CF0"/>
    <w:rsid w:val="00D92F91"/>
    <w:rsid w:val="00D93CE6"/>
    <w:rsid w:val="00D949CE"/>
    <w:rsid w:val="00D971DB"/>
    <w:rsid w:val="00DA3FB5"/>
    <w:rsid w:val="00DC08B6"/>
    <w:rsid w:val="00DC3722"/>
    <w:rsid w:val="00DC5B9A"/>
    <w:rsid w:val="00DC6546"/>
    <w:rsid w:val="00E043D9"/>
    <w:rsid w:val="00E06D96"/>
    <w:rsid w:val="00E06E44"/>
    <w:rsid w:val="00E20A91"/>
    <w:rsid w:val="00E56B11"/>
    <w:rsid w:val="00E65B38"/>
    <w:rsid w:val="00E813BC"/>
    <w:rsid w:val="00EA1933"/>
    <w:rsid w:val="00EA6407"/>
    <w:rsid w:val="00EC3081"/>
    <w:rsid w:val="00EC6718"/>
    <w:rsid w:val="00ED659A"/>
    <w:rsid w:val="00F47998"/>
    <w:rsid w:val="00F53D3E"/>
    <w:rsid w:val="00F649A2"/>
    <w:rsid w:val="00F80E4C"/>
    <w:rsid w:val="00F817F1"/>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1">
    <w:name w:val="heading 1"/>
    <w:basedOn w:val="Normal"/>
    <w:next w:val="Normal"/>
    <w:link w:val="Heading1Char"/>
    <w:uiPriority w:val="9"/>
    <w:qFormat/>
    <w:rsid w:val="00AF6A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07740F"/>
    <w:pPr>
      <w:keepNext/>
      <w:keepLines/>
      <w:spacing w:before="40" w:after="0"/>
      <w:outlineLvl w:val="3"/>
    </w:pPr>
    <w:rPr>
      <w:rFonts w:asciiTheme="majorHAnsi" w:eastAsiaTheme="majorEastAsia" w:hAnsiTheme="majorHAnsi" w:cstheme="majorBidi"/>
      <w:b/>
      <w:bCs/>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 w:type="character" w:customStyle="1" w:styleId="Heading4Char">
    <w:name w:val="Heading 4 Char"/>
    <w:basedOn w:val="DefaultParagraphFont"/>
    <w:link w:val="Heading4"/>
    <w:uiPriority w:val="9"/>
    <w:rsid w:val="0007740F"/>
    <w:rPr>
      <w:rFonts w:asciiTheme="majorHAnsi" w:eastAsiaTheme="majorEastAsia" w:hAnsiTheme="majorHAnsi" w:cstheme="majorBidi"/>
      <w:b/>
      <w:bCs/>
      <w:i/>
      <w:iCs/>
      <w:color w:val="2F5496" w:themeColor="accent1" w:themeShade="BF"/>
      <w:sz w:val="24"/>
      <w:szCs w:val="24"/>
      <w:lang w:val="en-GB"/>
    </w:rPr>
  </w:style>
  <w:style w:type="character" w:customStyle="1" w:styleId="Heading1Char">
    <w:name w:val="Heading 1 Char"/>
    <w:basedOn w:val="DefaultParagraphFont"/>
    <w:link w:val="Heading1"/>
    <w:uiPriority w:val="9"/>
    <w:rsid w:val="00AF6A35"/>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12</Pages>
  <Words>9547</Words>
  <Characters>5442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55</cp:revision>
  <dcterms:created xsi:type="dcterms:W3CDTF">2022-02-22T13:19:00Z</dcterms:created>
  <dcterms:modified xsi:type="dcterms:W3CDTF">2022-05-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CNyaqX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